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D287B" w14:textId="3FF062CE" w:rsidR="00144431" w:rsidRPr="004F702C" w:rsidRDefault="41449E76" w:rsidP="004F702C">
      <w:r w:rsidRPr="004F702C">
        <w:rPr>
          <w:b/>
          <w:bCs/>
        </w:rPr>
        <w:t>TITLE:</w:t>
      </w:r>
      <w:r w:rsidRPr="004F702C">
        <w:t xml:space="preserve"> </w:t>
      </w:r>
    </w:p>
    <w:p w14:paraId="4F3494CF" w14:textId="6B6791B0" w:rsidR="00144431" w:rsidRPr="004F702C" w:rsidRDefault="00144431" w:rsidP="004F702C">
      <w:r w:rsidRPr="004F702C">
        <w:t>Microbioreactor</w:t>
      </w:r>
      <w:r w:rsidR="0575816B" w:rsidRPr="004F702C">
        <w:t>-</w:t>
      </w:r>
      <w:r w:rsidR="1AE9311E" w:rsidRPr="004F702C">
        <w:t>B</w:t>
      </w:r>
      <w:r w:rsidR="0575816B" w:rsidRPr="004F702C">
        <w:t>ased</w:t>
      </w:r>
      <w:r w:rsidRPr="004F702C">
        <w:t xml:space="preserve"> </w:t>
      </w:r>
      <w:r w:rsidR="5FD0C72E" w:rsidRPr="004F702C">
        <w:t>Production</w:t>
      </w:r>
      <w:r w:rsidRPr="004F702C">
        <w:t xml:space="preserve"> of </w:t>
      </w:r>
      <w:r w:rsidR="002A3378" w:rsidRPr="004F702C">
        <w:t>A</w:t>
      </w:r>
      <w:r w:rsidRPr="004F702C">
        <w:t>nchorage-</w:t>
      </w:r>
      <w:r w:rsidR="002A3378" w:rsidRPr="004F702C">
        <w:t>D</w:t>
      </w:r>
      <w:r w:rsidRPr="004F702C">
        <w:t xml:space="preserve">ependent </w:t>
      </w:r>
      <w:r w:rsidR="002A3378" w:rsidRPr="004F702C">
        <w:t>M</w:t>
      </w:r>
      <w:r w:rsidRPr="004F702C">
        <w:t xml:space="preserve">esenchymal </w:t>
      </w:r>
      <w:r w:rsidR="002A3378" w:rsidRPr="004F702C">
        <w:t>S</w:t>
      </w:r>
      <w:r w:rsidRPr="004F702C">
        <w:t xml:space="preserve">tromal </w:t>
      </w:r>
      <w:r w:rsidR="002A3378" w:rsidRPr="004F702C">
        <w:t>C</w:t>
      </w:r>
      <w:r w:rsidRPr="004F702C">
        <w:t xml:space="preserve">ells </w:t>
      </w:r>
      <w:r w:rsidR="002A3378" w:rsidRPr="004F702C">
        <w:t>P</w:t>
      </w:r>
      <w:r w:rsidRPr="004F702C">
        <w:t xml:space="preserve">rimed for </w:t>
      </w:r>
      <w:r w:rsidR="002A3378" w:rsidRPr="004F702C">
        <w:t>A</w:t>
      </w:r>
      <w:r w:rsidRPr="004F702C">
        <w:t xml:space="preserve">cute </w:t>
      </w:r>
      <w:r w:rsidR="002A3378" w:rsidRPr="004F702C">
        <w:t>R</w:t>
      </w:r>
      <w:r w:rsidRPr="004F702C">
        <w:t xml:space="preserve">espiratory </w:t>
      </w:r>
      <w:r w:rsidR="002A3378" w:rsidRPr="004F702C">
        <w:t>D</w:t>
      </w:r>
      <w:r w:rsidRPr="004F702C">
        <w:t xml:space="preserve">istress </w:t>
      </w:r>
      <w:r w:rsidR="002A3378" w:rsidRPr="004F702C">
        <w:t>S</w:t>
      </w:r>
      <w:r w:rsidRPr="004F702C">
        <w:t>yndrome</w:t>
      </w:r>
    </w:p>
    <w:p w14:paraId="06C0C87E" w14:textId="77777777" w:rsidR="006E4797" w:rsidRPr="004F702C" w:rsidRDefault="006E4797" w:rsidP="004F702C">
      <w:pPr>
        <w:rPr>
          <w:b/>
        </w:rPr>
      </w:pPr>
    </w:p>
    <w:p w14:paraId="2CD8481E" w14:textId="6C3DE6FD" w:rsidR="006E4797" w:rsidRPr="004F702C" w:rsidRDefault="00551D82" w:rsidP="004F702C">
      <w:r w:rsidRPr="004F702C">
        <w:rPr>
          <w:b/>
        </w:rPr>
        <w:t>AUTHORS AND AFFILIATIONS:</w:t>
      </w:r>
    </w:p>
    <w:p w14:paraId="00535F2C" w14:textId="144654AC" w:rsidR="006E4797" w:rsidRPr="004F702C" w:rsidRDefault="254D7016" w:rsidP="004F702C">
      <w:pPr>
        <w:rPr>
          <w:vertAlign w:val="superscript"/>
        </w:rPr>
      </w:pPr>
      <w:r w:rsidRPr="004F702C">
        <w:t>Brandon Krupczak</w:t>
      </w:r>
      <w:r w:rsidR="3C03041E" w:rsidRPr="004F702C">
        <w:rPr>
          <w:vertAlign w:val="superscript"/>
        </w:rPr>
        <w:t>1,2</w:t>
      </w:r>
      <w:r w:rsidRPr="004F702C">
        <w:t xml:space="preserve">, </w:t>
      </w:r>
      <w:proofErr w:type="spellStart"/>
      <w:r w:rsidR="3C03041E" w:rsidRPr="004F702C">
        <w:t>Junsung</w:t>
      </w:r>
      <w:proofErr w:type="spellEnd"/>
      <w:r w:rsidR="3C03041E" w:rsidRPr="004F702C">
        <w:t xml:space="preserve"> Lee</w:t>
      </w:r>
      <w:r w:rsidR="3C03041E" w:rsidRPr="004F702C">
        <w:rPr>
          <w:vertAlign w:val="superscript"/>
        </w:rPr>
        <w:t>2</w:t>
      </w:r>
      <w:r w:rsidR="3C03041E" w:rsidRPr="004F702C">
        <w:t>, Julia Dias</w:t>
      </w:r>
      <w:r w:rsidR="3C03041E" w:rsidRPr="004F702C">
        <w:rPr>
          <w:vertAlign w:val="superscript"/>
        </w:rPr>
        <w:t>2</w:t>
      </w:r>
      <w:r w:rsidR="3C03041E" w:rsidRPr="004F702C">
        <w:t xml:space="preserve">, Krystyn </w:t>
      </w:r>
      <w:r w:rsidR="4CEBB2D1" w:rsidRPr="004F702C">
        <w:t xml:space="preserve">J. </w:t>
      </w:r>
      <w:r w:rsidR="3C03041E" w:rsidRPr="004F702C">
        <w:t>Van Vliet</w:t>
      </w:r>
      <w:hyperlink r:id="rId10" w:history="1">
        <w:r w:rsidR="007B3319" w:rsidRPr="004F702C">
          <w:rPr>
            <w:rStyle w:val="Hyperlink"/>
            <w:color w:val="auto"/>
            <w:u w:val="none"/>
            <w:vertAlign w:val="superscript"/>
          </w:rPr>
          <w:t>2</w:t>
        </w:r>
      </w:hyperlink>
    </w:p>
    <w:p w14:paraId="2E8030C9" w14:textId="77777777" w:rsidR="007B3319" w:rsidRPr="004F702C" w:rsidRDefault="007B3319" w:rsidP="004F702C">
      <w:pPr>
        <w:rPr>
          <w:vertAlign w:val="superscript"/>
        </w:rPr>
      </w:pPr>
    </w:p>
    <w:p w14:paraId="7E0FA9D9" w14:textId="5BBB1E3C" w:rsidR="002D4C09" w:rsidRPr="004F702C" w:rsidRDefault="002D4C09" w:rsidP="004F702C">
      <w:r w:rsidRPr="004F702C">
        <w:rPr>
          <w:vertAlign w:val="superscript"/>
        </w:rPr>
        <w:t>1</w:t>
      </w:r>
      <w:r w:rsidRPr="004F702C">
        <w:t xml:space="preserve">Harvard-MIT Health Sciences and Technology, Massachusetts Institute of </w:t>
      </w:r>
      <w:r w:rsidR="00B17D61" w:rsidRPr="004F702C">
        <w:t>Technology, Cambridge</w:t>
      </w:r>
      <w:r w:rsidRPr="004F702C">
        <w:t>, MA, USA</w:t>
      </w:r>
    </w:p>
    <w:p w14:paraId="226019BB" w14:textId="13DFCDA8" w:rsidR="3C03041E" w:rsidRPr="004F702C" w:rsidRDefault="3C03041E" w:rsidP="004F702C">
      <w:r w:rsidRPr="004F702C">
        <w:rPr>
          <w:vertAlign w:val="superscript"/>
        </w:rPr>
        <w:t>2</w:t>
      </w:r>
      <w:r w:rsidRPr="004F702C">
        <w:t>Departments of Materials Science &amp; Engineering and Biomedical Engineering, Cornell University, Ithaca, NY, USA</w:t>
      </w:r>
    </w:p>
    <w:p w14:paraId="141ABDE5" w14:textId="77777777" w:rsidR="006E4797" w:rsidRPr="004F702C" w:rsidRDefault="006E4797" w:rsidP="004F702C">
      <w:pPr>
        <w:pBdr>
          <w:top w:val="nil"/>
          <w:left w:val="nil"/>
          <w:bottom w:val="nil"/>
          <w:right w:val="nil"/>
          <w:between w:val="nil"/>
        </w:pBdr>
      </w:pPr>
    </w:p>
    <w:p w14:paraId="4FC922F3" w14:textId="7E3C8136" w:rsidR="001273FA" w:rsidRPr="004F702C" w:rsidRDefault="001273FA" w:rsidP="004F702C">
      <w:pPr>
        <w:pBdr>
          <w:top w:val="nil"/>
          <w:left w:val="nil"/>
          <w:bottom w:val="nil"/>
          <w:right w:val="nil"/>
          <w:between w:val="nil"/>
        </w:pBdr>
      </w:pPr>
      <w:r w:rsidRPr="004F702C">
        <w:t>Email addresses of co-authors:</w:t>
      </w:r>
    </w:p>
    <w:p w14:paraId="381FBDD6" w14:textId="416E62F2" w:rsidR="0057447D" w:rsidRPr="004F702C" w:rsidRDefault="0057447D" w:rsidP="004F702C">
      <w:r w:rsidRPr="004F702C">
        <w:t>Brandon Krupczak</w:t>
      </w:r>
      <w:r w:rsidRPr="004F702C">
        <w:tab/>
        <w:t>(b</w:t>
      </w:r>
      <w:r w:rsidR="6749E018" w:rsidRPr="004F702C">
        <w:t>krupczak</w:t>
      </w:r>
      <w:r w:rsidRPr="004F702C">
        <w:t>@</w:t>
      </w:r>
      <w:r w:rsidR="4ADFD8F2" w:rsidRPr="004F702C">
        <w:t>mit.</w:t>
      </w:r>
      <w:r w:rsidRPr="004F702C">
        <w:t>edu)</w:t>
      </w:r>
    </w:p>
    <w:p w14:paraId="578DFC48" w14:textId="42A7BD8E" w:rsidR="001273FA" w:rsidRPr="004F702C" w:rsidRDefault="007B3319" w:rsidP="004F702C">
      <w:proofErr w:type="spellStart"/>
      <w:r w:rsidRPr="004F702C">
        <w:t>Junsung</w:t>
      </w:r>
      <w:proofErr w:type="spellEnd"/>
      <w:r w:rsidRPr="004F702C">
        <w:t xml:space="preserve"> Lee</w:t>
      </w:r>
      <w:r w:rsidR="001273FA" w:rsidRPr="004F702C">
        <w:tab/>
      </w:r>
      <w:r w:rsidR="001273FA" w:rsidRPr="004F702C">
        <w:tab/>
      </w:r>
      <w:r w:rsidRPr="004F702C">
        <w:t>(</w:t>
      </w:r>
      <w:r w:rsidR="001273FA" w:rsidRPr="004F702C">
        <w:t>jl3939@cornell.edu</w:t>
      </w:r>
      <w:r w:rsidRPr="004F702C">
        <w:t>)</w:t>
      </w:r>
    </w:p>
    <w:p w14:paraId="2FA4D493" w14:textId="45F785EC" w:rsidR="001273FA" w:rsidRPr="004F702C" w:rsidRDefault="007B3319" w:rsidP="004F702C">
      <w:pPr>
        <w:rPr>
          <w:vertAlign w:val="superscript"/>
        </w:rPr>
      </w:pPr>
      <w:r w:rsidRPr="004F702C">
        <w:t>Julia Dias</w:t>
      </w:r>
      <w:r w:rsidR="001273FA" w:rsidRPr="004F702C">
        <w:tab/>
      </w:r>
      <w:r w:rsidR="001273FA" w:rsidRPr="004F702C">
        <w:tab/>
      </w:r>
      <w:r w:rsidRPr="004F702C">
        <w:t>(</w:t>
      </w:r>
      <w:r w:rsidR="001273FA" w:rsidRPr="004F702C">
        <w:t>julia.dias@cornell.edu</w:t>
      </w:r>
      <w:r w:rsidRPr="004F702C">
        <w:t>)</w:t>
      </w:r>
    </w:p>
    <w:p w14:paraId="7D3B2ABD" w14:textId="660FADB1" w:rsidR="007B3319" w:rsidRPr="004F702C" w:rsidRDefault="007B3319" w:rsidP="004F702C">
      <w:r w:rsidRPr="004F702C">
        <w:t>Krystyn J. Van Vliet</w:t>
      </w:r>
      <w:r w:rsidR="001273FA" w:rsidRPr="004F702C">
        <w:tab/>
      </w:r>
      <w:r w:rsidRPr="004F702C">
        <w:t>(</w:t>
      </w:r>
      <w:r w:rsidR="001273FA" w:rsidRPr="004F702C">
        <w:t>krystyn.vv@cornell.edu)</w:t>
      </w:r>
    </w:p>
    <w:p w14:paraId="0A6131AD" w14:textId="77777777" w:rsidR="001273FA" w:rsidRPr="004F702C" w:rsidRDefault="001273FA" w:rsidP="004F702C"/>
    <w:p w14:paraId="13310D8F" w14:textId="0BF45CE3" w:rsidR="001273FA" w:rsidRPr="004F702C" w:rsidRDefault="001273FA" w:rsidP="004F702C">
      <w:r w:rsidRPr="004F702C">
        <w:t>Corresponding author:</w:t>
      </w:r>
    </w:p>
    <w:p w14:paraId="5D6A387E" w14:textId="61E862BB" w:rsidR="001273FA" w:rsidRPr="004F702C" w:rsidRDefault="00457A21" w:rsidP="004F702C">
      <w:pPr>
        <w:rPr>
          <w:vertAlign w:val="superscript"/>
        </w:rPr>
      </w:pPr>
      <w:r w:rsidRPr="004F702C">
        <w:t>Krystyn Van Vliet</w:t>
      </w:r>
      <w:r w:rsidR="001273FA" w:rsidRPr="004F702C">
        <w:tab/>
        <w:t>(</w:t>
      </w:r>
      <w:r w:rsidR="0FA3466C" w:rsidRPr="004F702C">
        <w:t>k</w:t>
      </w:r>
      <w:r w:rsidR="0057447D" w:rsidRPr="004F702C">
        <w:t>rystyn.vv</w:t>
      </w:r>
      <w:r w:rsidR="001273FA" w:rsidRPr="004F702C">
        <w:t>@cornell.edu)</w:t>
      </w:r>
    </w:p>
    <w:p w14:paraId="06E69CD6" w14:textId="77777777" w:rsidR="007B3319" w:rsidRPr="004F702C" w:rsidRDefault="007B3319" w:rsidP="004F702C">
      <w:pPr>
        <w:pBdr>
          <w:top w:val="nil"/>
          <w:left w:val="nil"/>
          <w:bottom w:val="nil"/>
          <w:right w:val="nil"/>
          <w:between w:val="nil"/>
        </w:pBdr>
      </w:pPr>
    </w:p>
    <w:p w14:paraId="60F3B8D4" w14:textId="7883E6DD" w:rsidR="006E4797" w:rsidRPr="004F702C" w:rsidRDefault="00551D82" w:rsidP="004F702C">
      <w:r w:rsidRPr="004F702C">
        <w:rPr>
          <w:b/>
        </w:rPr>
        <w:t>SUMMARY:</w:t>
      </w:r>
      <w:r w:rsidRPr="004F702C">
        <w:t xml:space="preserve"> </w:t>
      </w:r>
    </w:p>
    <w:p w14:paraId="01069787" w14:textId="55F01475" w:rsidR="006E4797" w:rsidRPr="004F702C" w:rsidRDefault="00144431" w:rsidP="004F702C">
      <w:r w:rsidRPr="004F702C">
        <w:t>A protocol is described</w:t>
      </w:r>
      <w:r w:rsidR="2FACEB80" w:rsidRPr="004F702C">
        <w:t xml:space="preserve"> </w:t>
      </w:r>
      <w:r w:rsidR="22BAEC0D" w:rsidRPr="004F702C">
        <w:t>for microcarrier-microbioreactor production of</w:t>
      </w:r>
      <w:r w:rsidR="2515EE39" w:rsidRPr="004F702C">
        <w:t xml:space="preserve"> </w:t>
      </w:r>
      <w:r w:rsidR="4A594E08" w:rsidRPr="004F702C">
        <w:t>anchorage-dependent cells</w:t>
      </w:r>
      <w:r w:rsidR="430A5314" w:rsidRPr="004F702C">
        <w:t xml:space="preserve"> as potential cell-based</w:t>
      </w:r>
      <w:r w:rsidR="7E5AD992" w:rsidRPr="004F702C">
        <w:t xml:space="preserve"> therapies</w:t>
      </w:r>
      <w:r w:rsidR="7A69DC2E" w:rsidRPr="004F702C">
        <w:t xml:space="preserve">. </w:t>
      </w:r>
      <w:r w:rsidR="0810D37B" w:rsidRPr="004F702C">
        <w:t xml:space="preserve">Targeting a use case of acute respiratory distress syndrome, </w:t>
      </w:r>
      <w:r w:rsidR="3331FD6E" w:rsidRPr="004F702C">
        <w:t xml:space="preserve">comparable cell yield and </w:t>
      </w:r>
      <w:r w:rsidR="159289F7" w:rsidRPr="004F702C">
        <w:t>favorable</w:t>
      </w:r>
      <w:r w:rsidR="3331FD6E" w:rsidRPr="004F702C">
        <w:t xml:space="preserve"> gene expression</w:t>
      </w:r>
      <w:r w:rsidR="69E43303" w:rsidRPr="004F702C">
        <w:t xml:space="preserve"> relative to</w:t>
      </w:r>
      <w:r w:rsidR="3331FD6E" w:rsidRPr="004F702C">
        <w:t xml:space="preserve"> flask-based process conditions</w:t>
      </w:r>
      <w:r w:rsidRPr="004F702C">
        <w:t xml:space="preserve"> are illustrated</w:t>
      </w:r>
      <w:r w:rsidR="3331FD6E" w:rsidRPr="004F702C">
        <w:t>.</w:t>
      </w:r>
      <w:r w:rsidR="0A793186" w:rsidRPr="004F702C">
        <w:t xml:space="preserve"> </w:t>
      </w:r>
      <w:r w:rsidR="37CC4782" w:rsidRPr="004F702C">
        <w:t>This protocol is extensible to other anchorage-dependent cells and target indications.</w:t>
      </w:r>
    </w:p>
    <w:p w14:paraId="74EFC8D7" w14:textId="77777777" w:rsidR="006E4797" w:rsidRPr="004F702C" w:rsidRDefault="006E4797" w:rsidP="004F702C"/>
    <w:p w14:paraId="2DF8E628" w14:textId="213EA478" w:rsidR="006E4797" w:rsidRPr="004F702C" w:rsidRDefault="00551D82" w:rsidP="004F702C">
      <w:r w:rsidRPr="004F702C">
        <w:rPr>
          <w:b/>
          <w:bCs/>
        </w:rPr>
        <w:t>ABSTRACT:</w:t>
      </w:r>
      <w:r w:rsidRPr="004F702C">
        <w:t xml:space="preserve"> </w:t>
      </w:r>
    </w:p>
    <w:p w14:paraId="40A249E6" w14:textId="7B0795A3" w:rsidR="006E4797" w:rsidRPr="004F702C" w:rsidRDefault="10A8FBEA" w:rsidP="004F702C">
      <w:r w:rsidRPr="004F702C">
        <w:t>Cell</w:t>
      </w:r>
      <w:r w:rsidR="1E6E1BAD" w:rsidRPr="004F702C">
        <w:t>-based</w:t>
      </w:r>
      <w:r w:rsidRPr="004F702C">
        <w:t xml:space="preserve"> therap</w:t>
      </w:r>
      <w:r w:rsidR="48687ECF" w:rsidRPr="004F702C">
        <w:t>y i</w:t>
      </w:r>
      <w:r w:rsidR="3B75A25B" w:rsidRPr="004F702C">
        <w:t>s</w:t>
      </w:r>
      <w:r w:rsidR="5D7A63B2" w:rsidRPr="004F702C">
        <w:t xml:space="preserve"> an </w:t>
      </w:r>
      <w:r w:rsidR="3B75A25B" w:rsidRPr="004F702C">
        <w:t xml:space="preserve">emerging </w:t>
      </w:r>
      <w:r w:rsidR="013445F9" w:rsidRPr="004F702C">
        <w:t xml:space="preserve">therapeutic </w:t>
      </w:r>
      <w:r w:rsidR="11CAB708" w:rsidRPr="004F702C">
        <w:t>approach</w:t>
      </w:r>
      <w:r w:rsidR="013445F9" w:rsidRPr="004F702C">
        <w:t xml:space="preserve"> </w:t>
      </w:r>
      <w:r w:rsidR="3B75A25B" w:rsidRPr="004F702C">
        <w:t>for a range of health conditions</w:t>
      </w:r>
      <w:r w:rsidR="2E91A19A" w:rsidRPr="004F702C">
        <w:t xml:space="preserve">. </w:t>
      </w:r>
      <w:r w:rsidR="335D3BB2" w:rsidRPr="004F702C">
        <w:t>However,</w:t>
      </w:r>
      <w:r w:rsidRPr="004F702C">
        <w:t xml:space="preserve"> </w:t>
      </w:r>
      <w:r w:rsidR="610D0650" w:rsidRPr="004F702C">
        <w:t>producing</w:t>
      </w:r>
      <w:r w:rsidRPr="004F702C">
        <w:t xml:space="preserve"> sufficient quantities </w:t>
      </w:r>
      <w:r w:rsidR="0688B5B6" w:rsidRPr="004F702C">
        <w:t xml:space="preserve">of </w:t>
      </w:r>
      <w:r w:rsidR="287B3FF3" w:rsidRPr="004F702C">
        <w:t>quality</w:t>
      </w:r>
      <w:r w:rsidRPr="004F702C">
        <w:t xml:space="preserve"> cell</w:t>
      </w:r>
      <w:r w:rsidR="62DFCC93" w:rsidRPr="004F702C">
        <w:t xml:space="preserve">s </w:t>
      </w:r>
      <w:r w:rsidR="577CC7C9" w:rsidRPr="004F702C">
        <w:t>remains a</w:t>
      </w:r>
      <w:r w:rsidR="4E6CF318" w:rsidRPr="004F702C">
        <w:t>n active</w:t>
      </w:r>
      <w:r w:rsidR="577CC7C9" w:rsidRPr="004F702C">
        <w:t xml:space="preserve"> </w:t>
      </w:r>
      <w:r w:rsidR="5F94497A" w:rsidRPr="004F702C">
        <w:t>scientific and technical challenge</w:t>
      </w:r>
      <w:r w:rsidR="0481B939" w:rsidRPr="004F702C">
        <w:t xml:space="preserve">. </w:t>
      </w:r>
      <w:r w:rsidR="26AFF001" w:rsidRPr="004F702C">
        <w:t>The</w:t>
      </w:r>
      <w:r w:rsidRPr="004F702C">
        <w:t xml:space="preserve"> final cell product cannot be sterilized; therefore, sterility and quality-by-design </w:t>
      </w:r>
      <w:r w:rsidR="300F5242" w:rsidRPr="004F702C">
        <w:t>considerations</w:t>
      </w:r>
      <w:r w:rsidRPr="004F702C">
        <w:t xml:space="preserve"> are paramoun</w:t>
      </w:r>
      <w:r w:rsidR="7CA38D41" w:rsidRPr="004F702C">
        <w:t>t</w:t>
      </w:r>
      <w:r w:rsidRPr="004F702C">
        <w:t xml:space="preserve">. </w:t>
      </w:r>
      <w:r w:rsidR="14750090" w:rsidRPr="004F702C">
        <w:t xml:space="preserve">For </w:t>
      </w:r>
      <w:r w:rsidR="1D6C2F97" w:rsidRPr="004F702C">
        <w:t>cells that</w:t>
      </w:r>
      <w:r w:rsidR="44AE0CF6" w:rsidRPr="004F702C">
        <w:t xml:space="preserve"> are anchorage-dependent</w:t>
      </w:r>
      <w:r w:rsidR="1D6C2F97" w:rsidRPr="004F702C">
        <w:t>,</w:t>
      </w:r>
      <w:r w:rsidR="14750090" w:rsidRPr="004F702C">
        <w:t xml:space="preserve"> </w:t>
      </w:r>
      <w:r w:rsidRPr="004F702C">
        <w:t>flask</w:t>
      </w:r>
      <w:r w:rsidR="4EB19358" w:rsidRPr="004F702C">
        <w:t>-based</w:t>
      </w:r>
      <w:r w:rsidR="415C1C76" w:rsidRPr="004F702C">
        <w:t xml:space="preserve"> expansion is still utilized</w:t>
      </w:r>
      <w:r w:rsidRPr="004F702C">
        <w:t xml:space="preserve"> </w:t>
      </w:r>
      <w:r w:rsidR="6EF055F1" w:rsidRPr="004F702C">
        <w:t>at the development and industrial scales, requiring</w:t>
      </w:r>
      <w:r w:rsidRPr="004F702C">
        <w:t xml:space="preserve"> large physical footprints</w:t>
      </w:r>
      <w:r w:rsidR="2EAAEED5" w:rsidRPr="004F702C">
        <w:t xml:space="preserve">, limiting </w:t>
      </w:r>
      <w:r w:rsidRPr="004F702C">
        <w:t>control of the biochemical environment (pH, CO</w:t>
      </w:r>
      <w:r w:rsidRPr="004F702C">
        <w:rPr>
          <w:vertAlign w:val="subscript"/>
        </w:rPr>
        <w:t>2</w:t>
      </w:r>
      <w:r w:rsidRPr="004F702C">
        <w:t xml:space="preserve"> and O</w:t>
      </w:r>
      <w:r w:rsidRPr="004F702C">
        <w:rPr>
          <w:vertAlign w:val="subscript"/>
        </w:rPr>
        <w:t>2</w:t>
      </w:r>
      <w:r w:rsidRPr="004F702C">
        <w:t>, diffusional gradients of nutrients and metabolites)</w:t>
      </w:r>
      <w:r w:rsidR="767D1049" w:rsidRPr="004F702C">
        <w:t>,</w:t>
      </w:r>
      <w:r w:rsidR="1D1171B8" w:rsidRPr="004F702C">
        <w:t xml:space="preserve"> and </w:t>
      </w:r>
      <w:r w:rsidR="7C9CB5AB" w:rsidRPr="004F702C">
        <w:t xml:space="preserve">providing </w:t>
      </w:r>
      <w:r w:rsidR="1D1171B8" w:rsidRPr="004F702C">
        <w:t>physical cues</w:t>
      </w:r>
      <w:r w:rsidR="5BB58A68" w:rsidRPr="004F702C">
        <w:t xml:space="preserve"> that can affect final cell quality</w:t>
      </w:r>
      <w:r w:rsidRPr="004F702C">
        <w:t xml:space="preserve">. These challenges have motivated the adoption of bioreactor-based manufacturing </w:t>
      </w:r>
      <w:r w:rsidR="66D113A1" w:rsidRPr="004F702C">
        <w:t>approaches</w:t>
      </w:r>
      <w:r w:rsidR="3E9B5D0D" w:rsidRPr="004F702C">
        <w:t>, but</w:t>
      </w:r>
      <w:r w:rsidR="42FF4FF0" w:rsidRPr="004F702C">
        <w:t xml:space="preserve"> such approaches typically proceed</w:t>
      </w:r>
      <w:r w:rsidR="3E9B5D0D" w:rsidRPr="004F702C">
        <w:t xml:space="preserve"> at volumetric scales</w:t>
      </w:r>
      <w:r w:rsidRPr="004F702C">
        <w:t xml:space="preserve"> </w:t>
      </w:r>
      <w:r w:rsidR="4D4189EC" w:rsidRPr="004F702C">
        <w:t>that confer</w:t>
      </w:r>
      <w:r w:rsidRPr="004F702C">
        <w:t xml:space="preserve"> challenges and can be cost-prohibitive for exploratory benchtop research</w:t>
      </w:r>
      <w:r w:rsidR="6C6A8275" w:rsidRPr="004F702C">
        <w:t xml:space="preserve"> or process development</w:t>
      </w:r>
      <w:r w:rsidRPr="004F702C">
        <w:t xml:space="preserve">. </w:t>
      </w:r>
      <w:r w:rsidR="129CE823" w:rsidRPr="004F702C">
        <w:t>M</w:t>
      </w:r>
      <w:r w:rsidRPr="004F702C">
        <w:t xml:space="preserve">icrobioreactor-microcarrier cell therapy </w:t>
      </w:r>
      <w:r w:rsidR="667AD4EB" w:rsidRPr="004F702C">
        <w:t>production</w:t>
      </w:r>
      <w:r w:rsidRPr="004F702C">
        <w:t xml:space="preserve"> </w:t>
      </w:r>
      <w:r w:rsidR="0BBDA768" w:rsidRPr="004F702C">
        <w:t xml:space="preserve">has been </w:t>
      </w:r>
      <w:r w:rsidR="04D35772" w:rsidRPr="004F702C">
        <w:t>reported to provide</w:t>
      </w:r>
      <w:r w:rsidR="5E3C8F7C" w:rsidRPr="004F702C">
        <w:t xml:space="preserve"> </w:t>
      </w:r>
      <w:r w:rsidRPr="004F702C">
        <w:t>biochemical control during cultur</w:t>
      </w:r>
      <w:r w:rsidR="67914F34" w:rsidRPr="004F702C">
        <w:t xml:space="preserve">e for </w:t>
      </w:r>
      <w:r w:rsidR="1E67EA46" w:rsidRPr="004F702C">
        <w:t xml:space="preserve">a test case of </w:t>
      </w:r>
      <w:r w:rsidR="27E8259A" w:rsidRPr="004F702C">
        <w:t>cell source type – mesenchymal stromal cells</w:t>
      </w:r>
      <w:r w:rsidR="25670BD7" w:rsidRPr="004F702C">
        <w:t>. For initial assessment of cell</w:t>
      </w:r>
      <w:r w:rsidR="5DA9B5C2" w:rsidRPr="004F702C">
        <w:t xml:space="preserve"> </w:t>
      </w:r>
      <w:r w:rsidR="25670BD7" w:rsidRPr="004F702C">
        <w:t xml:space="preserve">quality </w:t>
      </w:r>
      <w:r w:rsidR="25670BD7" w:rsidRPr="004F702C">
        <w:rPr>
          <w:i/>
          <w:iCs/>
        </w:rPr>
        <w:t>in vitro</w:t>
      </w:r>
      <w:r w:rsidR="25670BD7" w:rsidRPr="004F702C">
        <w:t xml:space="preserve">, </w:t>
      </w:r>
      <w:r w:rsidR="00144431" w:rsidRPr="004F702C">
        <w:t xml:space="preserve">acute respiratory distress syndrome was </w:t>
      </w:r>
      <w:r w:rsidR="25670BD7" w:rsidRPr="004F702C">
        <w:t>considered</w:t>
      </w:r>
      <w:r w:rsidR="5FDF21BE" w:rsidRPr="004F702C">
        <w:t xml:space="preserve"> a</w:t>
      </w:r>
      <w:r w:rsidR="00144431" w:rsidRPr="004F702C">
        <w:t>s a</w:t>
      </w:r>
      <w:r w:rsidR="5FDF21BE" w:rsidRPr="004F702C">
        <w:t xml:space="preserve"> potential use case</w:t>
      </w:r>
      <w:r w:rsidRPr="004F702C">
        <w:t xml:space="preserve">. </w:t>
      </w:r>
      <w:r w:rsidR="00144431" w:rsidRPr="004F702C">
        <w:t xml:space="preserve">The </w:t>
      </w:r>
      <w:r w:rsidRPr="004F702C">
        <w:t xml:space="preserve">approach </w:t>
      </w:r>
      <w:r w:rsidR="13E5F672" w:rsidRPr="004F702C">
        <w:t xml:space="preserve">illustrated here </w:t>
      </w:r>
      <w:r w:rsidRPr="004F702C">
        <w:t>enables rapid process development at benchtop scale due to the small (2 mL) volume and tight biochemical control in the microbioreactor</w:t>
      </w:r>
      <w:r w:rsidR="2E8151D4" w:rsidRPr="004F702C">
        <w:t>. To achieve</w:t>
      </w:r>
      <w:r w:rsidRPr="004F702C">
        <w:t xml:space="preserve"> this for an anchorage-</w:t>
      </w:r>
      <w:r w:rsidRPr="004F702C">
        <w:lastRenderedPageBreak/>
        <w:t>dependent cell type such as mesenchymal stromal cells</w:t>
      </w:r>
      <w:r w:rsidR="712BD227" w:rsidRPr="004F702C">
        <w:t xml:space="preserve"> required</w:t>
      </w:r>
      <w:r w:rsidRPr="004F702C">
        <w:t xml:space="preserve"> substantial modification of the microbioreactor </w:t>
      </w:r>
      <w:r w:rsidR="08F36143" w:rsidRPr="004F702C">
        <w:t xml:space="preserve">process </w:t>
      </w:r>
      <w:r w:rsidRPr="004F702C">
        <w:t xml:space="preserve">and utilized a gelatin microcarrier platform produced in-house through a microfluidic process. Here, additional detail </w:t>
      </w:r>
      <w:r w:rsidR="00144431" w:rsidRPr="004F702C">
        <w:t xml:space="preserve">is </w:t>
      </w:r>
      <w:r w:rsidR="0010722D" w:rsidRPr="004F702C">
        <w:t>illustrated for</w:t>
      </w:r>
      <w:r w:rsidR="1B5491DF" w:rsidRPr="004F702C">
        <w:t xml:space="preserve"> the</w:t>
      </w:r>
      <w:r w:rsidRPr="004F702C">
        <w:t xml:space="preserve"> method and process parameters used to culture</w:t>
      </w:r>
      <w:r w:rsidR="0DFBAEDB" w:rsidRPr="004F702C">
        <w:t xml:space="preserve"> such</w:t>
      </w:r>
      <w:r w:rsidRPr="004F702C">
        <w:t xml:space="preserve"> anchorage-dependent cells in the microbioreactor, with </w:t>
      </w:r>
      <w:r w:rsidR="66F4F78B" w:rsidRPr="004F702C">
        <w:t>the</w:t>
      </w:r>
      <w:r w:rsidRPr="004F702C">
        <w:t xml:space="preserve"> intention to enable other researchers to adapt these practices for their own use cases and cell</w:t>
      </w:r>
      <w:r w:rsidR="27723677" w:rsidRPr="004F702C">
        <w:t xml:space="preserve"> source</w:t>
      </w:r>
      <w:r w:rsidRPr="004F702C">
        <w:t xml:space="preserve"> types.</w:t>
      </w:r>
    </w:p>
    <w:p w14:paraId="2CF9CD54" w14:textId="27665D6F" w:rsidR="006E4797" w:rsidRPr="004F702C" w:rsidRDefault="006E4797" w:rsidP="004F702C"/>
    <w:p w14:paraId="6986317D" w14:textId="4635A758" w:rsidR="000A59E0" w:rsidRPr="004F702C" w:rsidRDefault="00551D82" w:rsidP="004F702C">
      <w:r w:rsidRPr="004F702C">
        <w:rPr>
          <w:b/>
        </w:rPr>
        <w:t>INTRODUCTION:</w:t>
      </w:r>
      <w:r w:rsidRPr="004F702C">
        <w:t xml:space="preserve"> </w:t>
      </w:r>
    </w:p>
    <w:p w14:paraId="5CB47D1C" w14:textId="2898CB66" w:rsidR="00F65490" w:rsidRPr="004F702C" w:rsidRDefault="0325662D" w:rsidP="004F702C">
      <w:r w:rsidRPr="004F702C">
        <w:t xml:space="preserve">The use of living cells as a therapeutic product has recently emerged as a promising new treatment </w:t>
      </w:r>
      <w:r w:rsidR="17423FAF" w:rsidRPr="004F702C">
        <w:t xml:space="preserve">option </w:t>
      </w:r>
      <w:r w:rsidRPr="004F702C">
        <w:t xml:space="preserve">for several </w:t>
      </w:r>
      <w:r w:rsidR="0CAABB10" w:rsidRPr="004F702C">
        <w:t>health challenges</w:t>
      </w:r>
      <w:r w:rsidRPr="004F702C">
        <w:t xml:space="preserve">. </w:t>
      </w:r>
      <w:r w:rsidR="0E2E97F0" w:rsidRPr="004F702C">
        <w:t xml:space="preserve">For example, </w:t>
      </w:r>
      <w:r w:rsidR="0A2B353E" w:rsidRPr="004F702C">
        <w:t xml:space="preserve">chimeric antigen receptor (CAR) T cells have brought durable remission to </w:t>
      </w:r>
      <w:r w:rsidR="7ED28F0B" w:rsidRPr="004F702C">
        <w:t>those</w:t>
      </w:r>
      <w:r w:rsidR="0A2B353E" w:rsidRPr="004F702C">
        <w:t xml:space="preserve"> with so-called liquid cancers—leukemia, lymphoma, and multiple myeloma—that were refractory to all previously available treatment</w:t>
      </w:r>
      <w:r w:rsidR="71F46A7A" w:rsidRPr="004F702C">
        <w:t>s</w:t>
      </w:r>
      <w:r w:rsidRPr="004F702C">
        <w:fldChar w:fldCharType="begin">
          <w:fldData xml:space="preserve">PEVuZE5vdGU+PENpdGU+PEF1dGhvcj5TaW48L0F1dGhvcj48WWVhcj4yMDI0PC9ZZWFyPjxSZWNO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</w:fldData>
        </w:fldChar>
      </w:r>
      <w:r w:rsidRPr="004F702C">
        <w:instrText xml:space="preserve"> ADDIN EN.CITE </w:instrText>
      </w:r>
      <w:r w:rsidRPr="004F702C">
        <w:fldChar w:fldCharType="begin">
          <w:fldData xml:space="preserve">PEVuZE5vdGU+PENpdGU+PEF1dGhvcj5TaW48L0F1dGhvcj48WWVhcj4yMDI0PC9ZZWFyPjxSZWNO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</w:fldData>
        </w:fldChar>
      </w:r>
      <w:r w:rsidRPr="004F702C">
        <w:instrText xml:space="preserve"> ADDIN EN.CITE.DATA </w:instrText>
      </w:r>
      <w:r w:rsidRPr="004F702C">
        <w:fldChar w:fldCharType="end"/>
      </w:r>
      <w:r w:rsidRPr="004F702C">
        <w:fldChar w:fldCharType="separate"/>
      </w:r>
      <w:r w:rsidR="00992145" w:rsidRPr="004F702C">
        <w:rPr>
          <w:vertAlign w:val="superscript"/>
        </w:rPr>
        <w:t>1</w:t>
      </w:r>
      <w:r w:rsidRPr="004F702C">
        <w:fldChar w:fldCharType="end"/>
      </w:r>
      <w:r w:rsidR="00FD0A93" w:rsidRPr="004F702C">
        <w:t>.</w:t>
      </w:r>
      <w:r w:rsidR="0A2B353E" w:rsidRPr="004F702C">
        <w:t xml:space="preserve"> More recently, a mesenchymal stem/stromal cell (MSC) product</w:t>
      </w:r>
      <w:r w:rsidR="00B340CC">
        <w:t xml:space="preserve"> </w:t>
      </w:r>
      <w:r w:rsidR="20ECFC4F" w:rsidRPr="004F702C">
        <w:t xml:space="preserve">(Ryoncil) </w:t>
      </w:r>
      <w:r w:rsidR="0A2B353E" w:rsidRPr="004F702C">
        <w:t>was approved to treat children suffering from steroid-refractory acute graft-versus-host disease (SR-aGvHD), a condition with &gt;</w:t>
      </w:r>
      <w:r w:rsidR="237A72B2" w:rsidRPr="004F702C">
        <w:t xml:space="preserve"> </w:t>
      </w:r>
      <w:r w:rsidR="0A2B353E" w:rsidRPr="004F702C">
        <w:t>50% mortalit</w:t>
      </w:r>
      <w:r w:rsidR="237A72B2" w:rsidRPr="004F702C">
        <w:t>y</w:t>
      </w:r>
      <w:r w:rsidRPr="004F702C">
        <w:fldChar w:fldCharType="begin"/>
      </w:r>
      <w:r w:rsidRPr="004F702C">
        <w:instrText xml:space="preserve"> ADDIN EN.CITE &lt;EndNote&gt;&lt;Cite&gt;&lt;Author&gt;Administration&lt;/Author&gt;&lt;Year&gt;2024&lt;/Year&gt;&lt;RecNum&gt;6&lt;/RecNum&gt;&lt;DisplayText&gt;&lt;style face="superscript"&gt;(2)&lt;/style&gt;&lt;/DisplayText&gt;&lt;record&gt;&lt;rec-number&gt;6&lt;/rec-number&gt;&lt;foreign-keys&gt;&lt;key app="EN" db-id="wfffetxs3wdtdoep9ta5tz5drprfaaazd9rt" timestamp="1743698256"&gt;6&lt;/key&gt;&lt;/foreign-keys&gt;&lt;ref-type name="Government Document"&gt;46&lt;/ref-type&gt;&lt;contributors&gt;&lt;authors&gt;&lt;author&gt;U.S. Food and Drug Administration&lt;/author&gt;&lt;/authors&gt;&lt;secondary-authors&gt;&lt;author&gt;U.S. Department of Health and Human Services&lt;/author&gt;&lt;/secondary-authors&gt;&lt;/contributors&gt;&lt;titles&gt;&lt;title&gt;FDA Approves First Mesenchymal Stromal Cell Therapy to Treat Steroid-refractory Acute Graft-versus-host Disease&lt;/title&gt;&lt;/titles&gt;&lt;dates&gt;&lt;year&gt;2024&lt;/year&gt;&lt;/dates&gt;&lt;urls&gt;&lt;/urls&gt;&lt;/record&gt;&lt;/Cite&gt;&lt;/EndNote&gt;</w:instrText>
      </w:r>
      <w:r w:rsidRPr="004F702C">
        <w:fldChar w:fldCharType="separate"/>
      </w:r>
      <w:r w:rsidR="00992145" w:rsidRPr="004F702C">
        <w:rPr>
          <w:vertAlign w:val="superscript"/>
        </w:rPr>
        <w:t>2</w:t>
      </w:r>
      <w:r w:rsidRPr="004F702C">
        <w:fldChar w:fldCharType="end"/>
      </w:r>
      <w:r w:rsidR="00FD0A93" w:rsidRPr="004F702C">
        <w:t>.</w:t>
      </w:r>
      <w:r w:rsidR="237A72B2" w:rsidRPr="004F702C">
        <w:t xml:space="preserve"> </w:t>
      </w:r>
      <w:r w:rsidR="70718451" w:rsidRPr="004F702C">
        <w:t xml:space="preserve">But extension to other unmet clinical needs requires intensive development of both the therapy and the means to </w:t>
      </w:r>
      <w:r w:rsidR="4231EFA5" w:rsidRPr="004F702C">
        <w:t>develop and</w:t>
      </w:r>
      <w:r w:rsidR="70718451" w:rsidRPr="004F702C">
        <w:t xml:space="preserve"> manufacture that product</w:t>
      </w:r>
      <w:r w:rsidR="31997F06" w:rsidRPr="004F702C">
        <w:t>.</w:t>
      </w:r>
      <w:r w:rsidR="2EC490B4" w:rsidRPr="004F702C">
        <w:t xml:space="preserve"> </w:t>
      </w:r>
    </w:p>
    <w:p w14:paraId="5D9E6FAC" w14:textId="2B42A103" w:rsidR="0F0D55C8" w:rsidRPr="004F702C" w:rsidRDefault="0F0D55C8" w:rsidP="004F702C"/>
    <w:p w14:paraId="10580093" w14:textId="096C1876" w:rsidR="00F35DC4" w:rsidRPr="004F702C" w:rsidRDefault="237A72B2" w:rsidP="004F702C">
      <w:r w:rsidRPr="004F702C">
        <w:t xml:space="preserve">One such unmet clinical need can be found in </w:t>
      </w:r>
      <w:r w:rsidR="02DFF47E" w:rsidRPr="004F702C">
        <w:t>individuals</w:t>
      </w:r>
      <w:r w:rsidRPr="004F702C">
        <w:t xml:space="preserve"> suffering from acute respiratory distress syndrome (ARDS)</w:t>
      </w:r>
      <w:r w:rsidR="174B16F8" w:rsidRPr="004F702C">
        <w:t xml:space="preserve">. ARDS </w:t>
      </w:r>
      <w:r w:rsidR="5A849282" w:rsidRPr="004F702C">
        <w:t xml:space="preserve">is discussed here to provide a specific use case to illustrate the method, results, and </w:t>
      </w:r>
      <w:r w:rsidR="7E248021" w:rsidRPr="004F702C">
        <w:t xml:space="preserve">discussion of </w:t>
      </w:r>
      <w:r w:rsidR="5BA608AE" w:rsidRPr="004F702C">
        <w:t>possible</w:t>
      </w:r>
      <w:r w:rsidR="5A849282" w:rsidRPr="004F702C">
        <w:t xml:space="preserve"> extension</w:t>
      </w:r>
      <w:r w:rsidR="4A44F046" w:rsidRPr="004F702C">
        <w:t>s</w:t>
      </w:r>
      <w:r w:rsidR="58EB007D" w:rsidRPr="004F702C">
        <w:t xml:space="preserve"> to other disease targets</w:t>
      </w:r>
      <w:r w:rsidR="4A44F046" w:rsidRPr="004F702C">
        <w:t>.</w:t>
      </w:r>
      <w:r w:rsidR="00B340CC">
        <w:t xml:space="preserve"> </w:t>
      </w:r>
      <w:r w:rsidRPr="004F702C">
        <w:t xml:space="preserve">A critical (progression in hours to days), prevalent (&gt; 200,000 annual cases in </w:t>
      </w:r>
      <w:r w:rsidR="00FD0A93" w:rsidRPr="004F702C">
        <w:t xml:space="preserve">the US), and deadly indication (27%-46% mortality, depending on the </w:t>
      </w:r>
      <w:r w:rsidRPr="004F702C">
        <w:t>severity of presentation)</w:t>
      </w:r>
      <w:r w:rsidR="31BA0C32" w:rsidRPr="004F702C">
        <w:t>, ARDS drew renewed and widespread attention during the COVID-19 Pandemic as the typical mechanism of death for patients infected with SARS-CoV-2</w:t>
      </w:r>
      <w:r w:rsidRPr="004F702C">
        <w:fldChar w:fldCharType="begin">
          <w:fldData xml:space="preserve">PEVuZE5vdGU+PENpdGU+PEF1dGhvcj5UaG9tcHNvbjwvQXV0aG9yPjxZZWFyPjIwMTc8L1llYXI+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</w:fldData>
        </w:fldChar>
      </w:r>
      <w:r w:rsidRPr="004F702C">
        <w:instrText xml:space="preserve"> ADDIN EN.CITE </w:instrText>
      </w:r>
      <w:r w:rsidRPr="004F702C">
        <w:fldChar w:fldCharType="begin">
          <w:fldData xml:space="preserve">PEVuZE5vdGU+PENpdGU+PEF1dGhvcj5UaG9tcHNvbjwvQXV0aG9yPjxZZWFyPjIwMTc8L1llYXI+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</w:fldData>
        </w:fldChar>
      </w:r>
      <w:r w:rsidRPr="004F702C">
        <w:instrText xml:space="preserve"> ADDIN EN.CITE.DATA </w:instrText>
      </w:r>
      <w:r w:rsidRPr="004F702C">
        <w:fldChar w:fldCharType="end"/>
      </w:r>
      <w:r w:rsidRPr="004F702C">
        <w:fldChar w:fldCharType="separate"/>
      </w:r>
      <w:r w:rsidR="00992145" w:rsidRPr="004F702C">
        <w:rPr>
          <w:vertAlign w:val="superscript"/>
        </w:rPr>
        <w:t>3,4</w:t>
      </w:r>
      <w:r w:rsidRPr="004F702C">
        <w:fldChar w:fldCharType="end"/>
      </w:r>
      <w:r w:rsidR="00FD0A93" w:rsidRPr="004F702C">
        <w:t>.</w:t>
      </w:r>
      <w:r w:rsidR="00483386" w:rsidRPr="004F702C">
        <w:t xml:space="preserve"> </w:t>
      </w:r>
      <w:r w:rsidR="00717798" w:rsidRPr="004F702C">
        <w:t xml:space="preserve">ARDS is characterized by </w:t>
      </w:r>
      <w:r w:rsidR="00483386" w:rsidRPr="004F702C">
        <w:t>increased pulmonary vascular permeability leading to interstitial edema</w:t>
      </w:r>
      <w:r w:rsidR="00303ACB" w:rsidRPr="004F702C">
        <w:t xml:space="preserve">, </w:t>
      </w:r>
      <w:r w:rsidR="00BA77A1" w:rsidRPr="004F702C">
        <w:t xml:space="preserve">alveolar flooding, </w:t>
      </w:r>
      <w:r w:rsidR="00303ACB" w:rsidRPr="004F702C">
        <w:t xml:space="preserve">and </w:t>
      </w:r>
      <w:r w:rsidR="00BA77A1" w:rsidRPr="004F702C">
        <w:t xml:space="preserve">infiltration of </w:t>
      </w:r>
      <w:r w:rsidR="00303ACB" w:rsidRPr="004F702C">
        <w:t>cellular components</w:t>
      </w:r>
      <w:r w:rsidR="00B340CC">
        <w:t>,</w:t>
      </w:r>
      <w:r w:rsidR="00303ACB" w:rsidRPr="004F702C">
        <w:t xml:space="preserve"> including neutrophils and red blood cells</w:t>
      </w:r>
      <w:r w:rsidR="00B340CC">
        <w:t>,</w:t>
      </w:r>
      <w:r w:rsidR="00303ACB" w:rsidRPr="004F702C">
        <w:t xml:space="preserve"> into the alveolar compartment</w:t>
      </w:r>
      <w:r w:rsidRPr="004F702C">
        <w:fldChar w:fldCharType="begin">
          <w:fldData xml:space="preserve">PEVuZE5vdGU+PENpdGU+PEF1dGhvcj5NYXR0aGF5PC9BdXRob3I+PFllYXI+MjAxOTwvWWVhcj48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</w:fldData>
        </w:fldChar>
      </w:r>
      <w:r w:rsidRPr="004F702C">
        <w:instrText xml:space="preserve"> ADDIN EN.CITE </w:instrText>
      </w:r>
      <w:r w:rsidRPr="004F702C">
        <w:fldChar w:fldCharType="begin">
          <w:fldData xml:space="preserve">PEVuZE5vdGU+PENpdGU+PEF1dGhvcj5NYXR0aGF5PC9BdXRob3I+PFllYXI+MjAxOTwvWWVhcj48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</w:fldData>
        </w:fldChar>
      </w:r>
      <w:r w:rsidRPr="004F702C">
        <w:instrText xml:space="preserve"> ADDIN EN.CITE.DATA </w:instrText>
      </w:r>
      <w:r w:rsidRPr="004F702C">
        <w:fldChar w:fldCharType="end"/>
      </w:r>
      <w:r w:rsidRPr="004F702C">
        <w:fldChar w:fldCharType="separate"/>
      </w:r>
      <w:r w:rsidR="00303ACB" w:rsidRPr="004F702C">
        <w:rPr>
          <w:vertAlign w:val="superscript"/>
        </w:rPr>
        <w:t>5</w:t>
      </w:r>
      <w:r w:rsidRPr="004F702C">
        <w:fldChar w:fldCharType="end"/>
      </w:r>
      <w:r w:rsidR="00B340CC">
        <w:t>.</w:t>
      </w:r>
      <w:r w:rsidR="00303ACB" w:rsidRPr="004F702C">
        <w:t xml:space="preserve"> In the initial exudative phase of ARDS, innate immune-cell mediated inflammation drives these pathogenic results by damaging endothelial and epithelial barrier integrity and promoting immune cell recruitment and activation through secretion of pro-inflammatory cytokines</w:t>
      </w:r>
      <w:r w:rsidR="00087D0E" w:rsidRPr="004F702C">
        <w:t xml:space="preserve">; successful resolution of </w:t>
      </w:r>
      <w:r w:rsidR="00B340CC">
        <w:t xml:space="preserve">the </w:t>
      </w:r>
      <w:r w:rsidR="00087D0E" w:rsidRPr="004F702C">
        <w:t>inflammatory response, repair of barrier integrity, and avoidance of excessive fibrosis are critical for survival</w:t>
      </w:r>
      <w:r w:rsidRPr="004F702C">
        <w:fldChar w:fldCharType="begin"/>
      </w:r>
      <w:r w:rsidRPr="004F702C">
        <w:instrText xml:space="preserve"> ADDIN EN.CITE &lt;EndNote&gt;&lt;Cite&gt;&lt;Author&gt;Thompson&lt;/Author&gt;&lt;Year&gt;2017&lt;/Year&gt;&lt;RecNum&gt;7&lt;/RecNum&gt;&lt;DisplayText&gt;&lt;style face="superscript"&gt;(3)&lt;/style&gt;&lt;/DisplayText&gt;&lt;record&gt;&lt;rec-number&gt;7&lt;/rec-number&gt;&lt;foreign-keys&gt;&lt;key app="EN" db-id="wfffetxs3wdtdoep9ta5tz5drprfaaazd9rt" timestamp="1743698555"&gt;7&lt;/key&gt;&lt;/foreign-keys&gt;&lt;ref-type name="Journal Article"&gt;17&lt;/ref-type&gt;&lt;contributors&gt;&lt;authors&gt;&lt;author&gt;Thompson, B. T.&lt;/author&gt;&lt;author&gt;Chambers, R. C.&lt;/author&gt;&lt;author&gt;Liu, K. D.&lt;/author&gt;&lt;/authors&gt;&lt;/contributors&gt;&lt;auth-address&gt;From the Division of Pulmonary and Critical Care, Department of Medicine, Massachusetts General Hospital, and Harvard Medical School - both in Boston (B.T.T.); Centre for Inflammation and Tissue Repair, the Division of Medicine, University College London, London (R.C.C.); and the Divisions of Nephrology and Critical Care Medicine, University of California San Francisco, San Francisco (K.D.L.).&lt;/auth-address&gt;&lt;titles&gt;&lt;title&gt;Acute Respiratory Distress Syndrome&lt;/title&gt;&lt;secondary-title&gt;N Engl J Med&lt;/secondary-title&gt;&lt;/titles&gt;&lt;periodical&gt;&lt;full-title&gt;N Engl J Med&lt;/full-title&gt;&lt;/periodical&gt;&lt;pages&gt;562-572&lt;/pages&gt;&lt;volume&gt;377&lt;/volume&gt;&lt;number&gt;6&lt;/number&gt;&lt;keywords&gt;&lt;keyword&gt;Combined Modality Therapy&lt;/keyword&gt;&lt;keyword&gt;*Fluid Therapy&lt;/keyword&gt;&lt;keyword&gt;Humans&lt;/keyword&gt;&lt;keyword&gt;Lung/diagnostic imaging&lt;/keyword&gt;&lt;keyword&gt;Radiography&lt;/keyword&gt;&lt;keyword&gt;*Respiration, Artificial&lt;/keyword&gt;&lt;keyword&gt;*Respiratory Distress Syndrome/etiology/physiopathology/prevention &amp;amp;&lt;/keyword&gt;&lt;keyword&gt;control/therapy&lt;/keyword&gt;&lt;keyword&gt;Risk Factors&lt;/keyword&gt;&lt;/keywords&gt;&lt;dates&gt;&lt;year&gt;2017&lt;/year&gt;&lt;pub-dates&gt;&lt;date&gt;Aug 10&lt;/date&gt;&lt;/pub-dates&gt;&lt;/dates&gt;&lt;isbn&gt;1533-4406 (Electronic)&amp;#xD;0028-4793 (Linking)&lt;/isbn&gt;&lt;accession-num&gt;28792873&lt;/accession-num&gt;&lt;urls&gt;&lt;related-urls&gt;&lt;url&gt;https://www.ncbi.nlm.nih.gov/pubmed/28792873&lt;/url&gt;&lt;/related-urls&gt;&lt;/urls&gt;&lt;electronic-resource-num&gt;10.1056/NEJMra1608077&lt;/electronic-resource-num&gt;&lt;remote-database-name&gt;Medline&lt;/remote-database-name&gt;&lt;remote-database-provider&gt;NLM&lt;/remote-database-provider&gt;&lt;/record&gt;&lt;/Cite&gt;&lt;/EndNote&gt;</w:instrText>
      </w:r>
      <w:r w:rsidRPr="004F702C">
        <w:fldChar w:fldCharType="separate"/>
      </w:r>
      <w:r w:rsidR="00087D0E" w:rsidRPr="004F702C">
        <w:rPr>
          <w:vertAlign w:val="superscript"/>
        </w:rPr>
        <w:t>3</w:t>
      </w:r>
      <w:r w:rsidRPr="004F702C">
        <w:fldChar w:fldCharType="end"/>
      </w:r>
      <w:r w:rsidR="00B340CC">
        <w:t>.</w:t>
      </w:r>
      <w:r w:rsidR="00F35DC4" w:rsidRPr="004F702C">
        <w:t xml:space="preserve"> </w:t>
      </w:r>
      <w:r w:rsidR="7DF26A34" w:rsidRPr="004F702C">
        <w:t>Whi</w:t>
      </w:r>
      <w:r w:rsidR="31BA0C32" w:rsidRPr="004F702C">
        <w:t xml:space="preserve">le anti-viral therapies such as Remdesivir have shown promise in </w:t>
      </w:r>
      <w:bookmarkStart w:id="0" w:name="_Hlk200565637"/>
      <w:r w:rsidR="00FD0A93" w:rsidRPr="004F702C">
        <w:t>combating</w:t>
      </w:r>
      <w:bookmarkEnd w:id="0"/>
      <w:r w:rsidR="31BA0C32" w:rsidRPr="004F702C">
        <w:t xml:space="preserve"> SARS-CoV-2-mediated ARDS, for other etiologies</w:t>
      </w:r>
      <w:r w:rsidR="00F05564" w:rsidRPr="004F702C">
        <w:t>,</w:t>
      </w:r>
      <w:r w:rsidR="31BA0C32" w:rsidRPr="004F702C">
        <w:t xml:space="preserve"> there are currently no</w:t>
      </w:r>
      <w:r w:rsidR="791D67C0" w:rsidRPr="004F702C">
        <w:t xml:space="preserve"> approved</w:t>
      </w:r>
      <w:r w:rsidR="31BA0C32" w:rsidRPr="004F702C">
        <w:t xml:space="preserve"> </w:t>
      </w:r>
      <w:r w:rsidR="5005E295" w:rsidRPr="004F702C">
        <w:t>pharmacological</w:t>
      </w:r>
      <w:r w:rsidR="31BA0C32" w:rsidRPr="004F702C">
        <w:t xml:space="preserve"> interventions available</w:t>
      </w:r>
      <w:r w:rsidR="009C54FE" w:rsidRPr="004F702C">
        <w:t xml:space="preserve"> that reduce mortality</w:t>
      </w:r>
      <w:r w:rsidR="00483386" w:rsidRPr="004F702C">
        <w:fldChar w:fldCharType="begin">
          <w:fldData xml:space="preserve">PEVuZE5vdGU+PENpdGU+PEF1dGhvcj5NYXR0aGF5PC9BdXRob3I+PFllYXI+MjAxOTwvWWVhcj48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</w:fldData>
        </w:fldChar>
      </w:r>
      <w:r w:rsidR="00483386" w:rsidRPr="004F702C">
        <w:instrText xml:space="preserve"> ADDIN EN.CITE </w:instrText>
      </w:r>
      <w:r w:rsidR="00483386" w:rsidRPr="004F702C">
        <w:fldChar w:fldCharType="begin">
          <w:fldData xml:space="preserve">PEVuZE5vdGU+PENpdGU+PEF1dGhvcj5NYXR0aGF5PC9BdXRob3I+PFllYXI+MjAxOTwvWWVhcj48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</w:fldData>
        </w:fldChar>
      </w:r>
      <w:r w:rsidR="00483386" w:rsidRPr="004F702C">
        <w:instrText xml:space="preserve"> ADDIN EN.CITE.DATA </w:instrText>
      </w:r>
      <w:r w:rsidR="00483386" w:rsidRPr="004F702C">
        <w:fldChar w:fldCharType="end"/>
      </w:r>
      <w:r w:rsidR="00483386" w:rsidRPr="004F702C">
        <w:fldChar w:fldCharType="separate"/>
      </w:r>
      <w:r w:rsidR="00992145" w:rsidRPr="004F702C">
        <w:rPr>
          <w:vertAlign w:val="superscript"/>
        </w:rPr>
        <w:t>5</w:t>
      </w:r>
      <w:r w:rsidR="00483386" w:rsidRPr="004F702C">
        <w:fldChar w:fldCharType="end"/>
      </w:r>
      <w:r w:rsidR="00F05564" w:rsidRPr="004F702C">
        <w:t>.</w:t>
      </w:r>
      <w:r w:rsidR="5ECC7121" w:rsidRPr="004F702C">
        <w:t xml:space="preserve"> </w:t>
      </w:r>
    </w:p>
    <w:p w14:paraId="6C33CE59" w14:textId="77777777" w:rsidR="001736FD" w:rsidRPr="004F702C" w:rsidRDefault="001736FD" w:rsidP="004F702C"/>
    <w:p w14:paraId="0EF05ADC" w14:textId="7E2A502B" w:rsidR="000A59E0" w:rsidRPr="004F702C" w:rsidRDefault="52C7F37F" w:rsidP="004F702C">
      <w:r w:rsidRPr="004F702C">
        <w:t xml:space="preserve">MSCs </w:t>
      </w:r>
      <w:r w:rsidR="7E53C604" w:rsidRPr="004F702C">
        <w:t>may</w:t>
      </w:r>
      <w:r w:rsidR="4F96FF2C" w:rsidRPr="004F702C">
        <w:t xml:space="preserve"> </w:t>
      </w:r>
      <w:r w:rsidR="7E53C604" w:rsidRPr="004F702C">
        <w:t xml:space="preserve">offer a promising </w:t>
      </w:r>
      <w:r w:rsidR="4F96FF2C" w:rsidRPr="004F702C">
        <w:t>approach to treating ARDS</w:t>
      </w:r>
      <w:r w:rsidR="49694A51" w:rsidRPr="004F702C">
        <w:t>,</w:t>
      </w:r>
      <w:r w:rsidR="4F96FF2C" w:rsidRPr="004F702C">
        <w:t xml:space="preserve"> given their lung-specific tropism upon systemic injection and their ability to secrete immunomodulatory paracrine signals into their surrounding microenvironment</w:t>
      </w:r>
      <w:r w:rsidRPr="004F702C">
        <w:fldChar w:fldCharType="begin">
          <w:fldData xml:space="preserve">PEVuZE5vdGU+PENpdGU+PEF1dGhvcj5LaWRkPC9BdXRob3I+PFllYXI+MjAwOTwvWWVhcj48UmVj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</w:fldData>
        </w:fldChar>
      </w:r>
      <w:r w:rsidRPr="004F702C">
        <w:instrText xml:space="preserve"> ADDIN EN.CITE </w:instrText>
      </w:r>
      <w:r w:rsidRPr="004F702C">
        <w:fldChar w:fldCharType="begin">
          <w:fldData xml:space="preserve">PEVuZE5vdGU+PENpdGU+PEF1dGhvcj5LaWRkPC9BdXRob3I+PFllYXI+MjAwOTwvWWVhcj48UmVj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</w:fldData>
        </w:fldChar>
      </w:r>
      <w:r w:rsidRPr="004F702C">
        <w:instrText xml:space="preserve"> ADDIN EN.CITE.DATA </w:instrText>
      </w:r>
      <w:r w:rsidRPr="004F702C">
        <w:fldChar w:fldCharType="end"/>
      </w:r>
      <w:r w:rsidRPr="004F702C">
        <w:fldChar w:fldCharType="separate"/>
      </w:r>
      <w:r w:rsidR="00992145" w:rsidRPr="004F702C">
        <w:rPr>
          <w:vertAlign w:val="superscript"/>
        </w:rPr>
        <w:t>6,7</w:t>
      </w:r>
      <w:r w:rsidRPr="004F702C">
        <w:fldChar w:fldCharType="end"/>
      </w:r>
      <w:r w:rsidR="00F05564" w:rsidRPr="004F702C">
        <w:t>.</w:t>
      </w:r>
      <w:r w:rsidR="4F96FF2C" w:rsidRPr="004F702C">
        <w:t xml:space="preserve"> Mechanistic studies have implicated </w:t>
      </w:r>
      <w:r w:rsidR="1E4DB5F8" w:rsidRPr="004F702C">
        <w:t xml:space="preserve">expression of </w:t>
      </w:r>
      <w:r w:rsidR="4F96FF2C" w:rsidRPr="004F702C">
        <w:t>such paracrine factors as interleukin-10 (IL-10)</w:t>
      </w:r>
      <w:r w:rsidRPr="004F702C">
        <w:fldChar w:fldCharType="begin"/>
      </w:r>
      <w:r w:rsidRPr="004F702C">
        <w:instrText xml:space="preserve"> ADDIN EN.CITE &lt;EndNote&gt;&lt;Cite&gt;&lt;Author&gt;Doron&lt;/Author&gt;&lt;Year&gt;2021&lt;/Year&gt;&lt;RecNum&gt;12&lt;/RecNum&gt;&lt;DisplayText&gt;&lt;style face="superscript"&gt;(8)&lt;/style&gt;&lt;/DisplayText&gt;&lt;record&gt;&lt;rec-number&gt;12&lt;/rec-number&gt;&lt;foreign-keys&gt;&lt;key app="EN" db-id="wfffetxs3wdtdoep9ta5tz5drprfaaazd9rt" timestamp="1743699319"&gt;12&lt;/key&gt;&lt;/foreign-keys&gt;&lt;ref-type name="Journal Article"&gt;17&lt;/ref-type&gt;&lt;contributors&gt;&lt;authors&gt;&lt;author&gt;Doron, G.&lt;/author&gt;&lt;author&gt;Temenoff, J. S.&lt;/author&gt;&lt;/authors&gt;&lt;/contributors&gt;&lt;auth-address&gt;Wallace H. Coulter Department of Biomedical Engineering, Georgia Institute of Technology and Emory University, 313 Ferst Drive, Atlanta, GA, 30332, USA.&amp;#xD;Parker H. Petit Institute for Bioengineering and Bioscience, Georgia Institute of Technology, Atlanta, GA, 30332, USA.&lt;/auth-address&gt;&lt;titles&gt;&lt;title&gt;Culture Substrates for Improved Manufacture of Mesenchymal Stromal Cell Therapies&lt;/title&gt;&lt;secondary-title&gt;Adv Healthc Mater&lt;/secondary-title&gt;&lt;/titles&gt;&lt;periodical&gt;&lt;full-title&gt;Adv Healthc Mater&lt;/full-title&gt;&lt;/periodical&gt;&lt;pages&gt;e2100016&lt;/pages&gt;&lt;volume&gt;10&lt;/volume&gt;&lt;number&gt;15&lt;/number&gt;&lt;edition&gt;20210430&lt;/edition&gt;&lt;keywords&gt;&lt;keyword&gt;Cell Differentiation&lt;/keyword&gt;&lt;keyword&gt;Cell Proliferation&lt;/keyword&gt;&lt;keyword&gt;Humans&lt;/keyword&gt;&lt;keyword&gt;*Mesenchymal Stem Cells&lt;/keyword&gt;&lt;keyword&gt;*adhesive ligands&lt;/keyword&gt;&lt;keyword&gt;*biomaterials&lt;/keyword&gt;&lt;keyword&gt;*material stiffness&lt;/keyword&gt;&lt;keyword&gt;*mesenchymal stromal cells&lt;/keyword&gt;&lt;keyword&gt;*topography&lt;/keyword&gt;&lt;/keywords&gt;&lt;dates&gt;&lt;year&gt;2021&lt;/year&gt;&lt;pub-dates&gt;&lt;date&gt;Aug&lt;/date&gt;&lt;/pub-dates&gt;&lt;/dates&gt;&lt;isbn&gt;2192-2659 (Electronic)&amp;#xD;2192-2640 (Linking)&lt;/isbn&gt;&lt;accession-num&gt;33930252&lt;/accession-num&gt;&lt;urls&gt;&lt;related-urls&gt;&lt;url&gt;https://www.ncbi.nlm.nih.gov/pubmed/33930252&lt;/url&gt;&lt;/related-urls&gt;&lt;/urls&gt;&lt;electronic-resource-num&gt;10.1002/adhm.202100016&lt;/electronic-resource-num&gt;&lt;/record&gt;&lt;/Cite&gt;&lt;/EndNote&gt;</w:instrText>
      </w:r>
      <w:r w:rsidRPr="004F702C">
        <w:fldChar w:fldCharType="separate"/>
      </w:r>
      <w:r w:rsidR="00992145" w:rsidRPr="004F702C">
        <w:rPr>
          <w:vertAlign w:val="superscript"/>
        </w:rPr>
        <w:t>8</w:t>
      </w:r>
      <w:r w:rsidRPr="004F702C">
        <w:fldChar w:fldCharType="end"/>
      </w:r>
      <w:r w:rsidR="4F96FF2C" w:rsidRPr="004F702C">
        <w:t>, indoleamine 2,3-dioxygenase 1 (IDO1)</w:t>
      </w:r>
      <w:r w:rsidRPr="004F702C">
        <w:fldChar w:fldCharType="begin">
          <w:fldData xml:space="preserve">PEVuZE5vdGU+PENpdGU+PEF1dGhvcj5Ob3JvbmhhPC9BdXRob3I+PFllYXI+MjAxOTwvWWVhcj48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==
</w:fldData>
        </w:fldChar>
      </w:r>
      <w:r w:rsidRPr="004F702C">
        <w:instrText xml:space="preserve"> ADDIN EN.CITE </w:instrText>
      </w:r>
      <w:r w:rsidRPr="004F702C">
        <w:fldChar w:fldCharType="begin">
          <w:fldData xml:space="preserve">PEVuZE5vdGU+PENpdGU+PEF1dGhvcj5Ob3JvbmhhPC9BdXRob3I+PFllYXI+MjAxOTwvWWVhcj48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==
</w:fldData>
        </w:fldChar>
      </w:r>
      <w:r w:rsidRPr="004F702C">
        <w:instrText xml:space="preserve"> ADDIN EN.CITE.DATA </w:instrText>
      </w:r>
      <w:r w:rsidRPr="004F702C">
        <w:fldChar w:fldCharType="end"/>
      </w:r>
      <w:r w:rsidRPr="004F702C">
        <w:fldChar w:fldCharType="separate"/>
      </w:r>
      <w:r w:rsidR="00992145" w:rsidRPr="004F702C">
        <w:rPr>
          <w:vertAlign w:val="superscript"/>
        </w:rPr>
        <w:t>9</w:t>
      </w:r>
      <w:r w:rsidRPr="004F702C">
        <w:fldChar w:fldCharType="end"/>
      </w:r>
      <w:r w:rsidR="4F96FF2C" w:rsidRPr="004F702C">
        <w:t>, prostaglandin E2 (PGE2)</w:t>
      </w:r>
      <w:r w:rsidRPr="004F702C">
        <w:fldChar w:fldCharType="begin">
          <w:fldData xml:space="preserve">PEVuZE5vdGU+PENpdGU+PEF1dGhvcj5IZXphbTwvQXV0aG9yPjxZZWFyPjIwMjM8L1llYXI+PFJl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</w:fldData>
        </w:fldChar>
      </w:r>
      <w:r w:rsidRPr="004F702C">
        <w:instrText xml:space="preserve"> ADDIN EN.CITE </w:instrText>
      </w:r>
      <w:r w:rsidRPr="004F702C">
        <w:fldChar w:fldCharType="begin">
          <w:fldData xml:space="preserve">PEVuZE5vdGU+PENpdGU+PEF1dGhvcj5IZXphbTwvQXV0aG9yPjxZZWFyPjIwMjM8L1llYXI+PFJl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</w:fldData>
        </w:fldChar>
      </w:r>
      <w:r w:rsidRPr="004F702C">
        <w:instrText xml:space="preserve"> ADDIN EN.CITE.DATA </w:instrText>
      </w:r>
      <w:r w:rsidRPr="004F702C">
        <w:fldChar w:fldCharType="end"/>
      </w:r>
      <w:r w:rsidRPr="004F702C">
        <w:fldChar w:fldCharType="separate"/>
      </w:r>
      <w:r w:rsidR="00992145" w:rsidRPr="004F702C">
        <w:rPr>
          <w:vertAlign w:val="superscript"/>
        </w:rPr>
        <w:t>10</w:t>
      </w:r>
      <w:r w:rsidRPr="004F702C">
        <w:fldChar w:fldCharType="end"/>
      </w:r>
      <w:r w:rsidR="4F96FF2C" w:rsidRPr="004F702C">
        <w:t>, and others in driving putative MSC therapeutic potency</w:t>
      </w:r>
      <w:r w:rsidR="1E4DB5F8" w:rsidRPr="004F702C">
        <w:t xml:space="preserve"> for multiple indications</w:t>
      </w:r>
      <w:r w:rsidR="00F05564" w:rsidRPr="004F702C">
        <w:t>,</w:t>
      </w:r>
      <w:r w:rsidR="1E4DB5F8" w:rsidRPr="004F702C">
        <w:t xml:space="preserve"> including acute lung injury (ALI)/ARDS</w:t>
      </w:r>
      <w:r w:rsidRPr="004F702C">
        <w:fldChar w:fldCharType="begin">
          <w:fldData xml:space="preserve">PEVuZE5vdGU+PENpdGU+PEF1dGhvcj5aaGFuZzwvQXV0aG9yPjxZZWFyPjIwMjI8L1llYXI+PFJl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</w:fldData>
        </w:fldChar>
      </w:r>
      <w:r w:rsidRPr="004F702C">
        <w:instrText xml:space="preserve"> ADDIN EN.CITE </w:instrText>
      </w:r>
      <w:r w:rsidRPr="004F702C">
        <w:fldChar w:fldCharType="begin">
          <w:fldData xml:space="preserve">PEVuZE5vdGU+PENpdGU+PEF1dGhvcj5aaGFuZzwvQXV0aG9yPjxZZWFyPjIwMjI8L1llYXI+PFJl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</w:fldData>
        </w:fldChar>
      </w:r>
      <w:r w:rsidRPr="004F702C">
        <w:instrText xml:space="preserve"> ADDIN EN.CITE.DATA </w:instrText>
      </w:r>
      <w:r w:rsidRPr="004F702C">
        <w:fldChar w:fldCharType="end"/>
      </w:r>
      <w:r w:rsidRPr="004F702C">
        <w:fldChar w:fldCharType="separate"/>
      </w:r>
      <w:r w:rsidR="00992145" w:rsidRPr="004F702C">
        <w:rPr>
          <w:vertAlign w:val="superscript"/>
        </w:rPr>
        <w:t>11</w:t>
      </w:r>
      <w:r w:rsidRPr="004F702C">
        <w:fldChar w:fldCharType="end"/>
      </w:r>
      <w:r w:rsidR="00F05564" w:rsidRPr="004F702C">
        <w:t>;</w:t>
      </w:r>
      <w:r w:rsidR="1E4DB5F8" w:rsidRPr="004F702C">
        <w:t xml:space="preserve"> therefore, expression levels of these gene products represent potential critical quality attributes (pCQAs) that may be predictive of clinical efficacy, providing tractable release criteria for the final cell product during manufacture. However, producing sufficient quantities of cells </w:t>
      </w:r>
      <w:r w:rsidR="039AAD5A" w:rsidRPr="004F702C">
        <w:t>to reach an effective therapeutic dose is challenging; Ryoncil, for example, is indicated for dosing at 2</w:t>
      </w:r>
      <w:r w:rsidR="00F05564" w:rsidRPr="004F702C">
        <w:t xml:space="preserve"> </w:t>
      </w:r>
      <w:r w:rsidR="5FADC451" w:rsidRPr="004F702C">
        <w:t>x</w:t>
      </w:r>
      <w:r w:rsidR="00F05564" w:rsidRPr="004F702C">
        <w:t xml:space="preserve"> </w:t>
      </w:r>
      <w:r w:rsidR="5FADC451" w:rsidRPr="004F702C">
        <w:t>10</w:t>
      </w:r>
      <w:r w:rsidR="039AAD5A" w:rsidRPr="004F702C">
        <w:rPr>
          <w:vertAlign w:val="superscript"/>
        </w:rPr>
        <w:t>6</w:t>
      </w:r>
      <w:r w:rsidR="039AAD5A" w:rsidRPr="004F702C">
        <w:t xml:space="preserve"> cells</w:t>
      </w:r>
      <w:r w:rsidR="00F05564" w:rsidRPr="004F702C">
        <w:t>/</w:t>
      </w:r>
      <w:r w:rsidR="039AAD5A" w:rsidRPr="004F702C">
        <w:t xml:space="preserve">kg of patient mass, administered twice </w:t>
      </w:r>
      <w:r w:rsidR="039AAD5A" w:rsidRPr="004F702C">
        <w:lastRenderedPageBreak/>
        <w:t xml:space="preserve">weekly for </w:t>
      </w:r>
      <w:r w:rsidR="00F05564" w:rsidRPr="004F702C">
        <w:t>4</w:t>
      </w:r>
      <w:r w:rsidR="039AAD5A" w:rsidRPr="004F702C">
        <w:t xml:space="preserve"> weeks</w:t>
      </w:r>
      <w:r w:rsidRPr="004F702C">
        <w:fldChar w:fldCharType="begin"/>
      </w:r>
      <w:r w:rsidRPr="004F702C">
        <w:instrText xml:space="preserve"> ADDIN EN.CITE &lt;EndNote&gt;&lt;Cite&gt;&lt;Author&gt;Ltd.&lt;/Author&gt;&lt;Year&gt;2024&lt;/Year&gt;&lt;RecNum&gt;16&lt;/RecNum&gt;&lt;DisplayText&gt;&lt;style face="superscript"&gt;(12)&lt;/style&gt;&lt;/DisplayText&gt;&lt;record&gt;&lt;rec-number&gt;16&lt;/rec-number&gt;&lt;foreign-keys&gt;&lt;key app="EN" db-id="wfffetxs3wdtdoep9ta5tz5drprfaaazd9rt" timestamp="1743699768"&gt;16&lt;/key&gt;&lt;/foreign-keys&gt;&lt;ref-type name="Report"&gt;27&lt;/ref-type&gt;&lt;contributors&gt;&lt;authors&gt;&lt;author&gt;Mesoblast Ltd.&lt;/author&gt;&lt;/authors&gt;&lt;/contributors&gt;&lt;titles&gt;&lt;title&gt;Full Prescribing Information - Ryoncil&lt;/title&gt;&lt;/titles&gt;&lt;dates&gt;&lt;year&gt;2024&lt;/year&gt;&lt;/dates&gt;&lt;urls&gt;&lt;/urls&gt;&lt;/record&gt;&lt;/Cite&gt;&lt;/EndNote&gt;</w:instrText>
      </w:r>
      <w:r w:rsidRPr="004F702C">
        <w:fldChar w:fldCharType="separate"/>
      </w:r>
      <w:r w:rsidR="00992145" w:rsidRPr="004F702C">
        <w:rPr>
          <w:vertAlign w:val="superscript"/>
        </w:rPr>
        <w:t>12</w:t>
      </w:r>
      <w:r w:rsidRPr="004F702C">
        <w:fldChar w:fldCharType="end"/>
      </w:r>
      <w:r w:rsidR="00F05564" w:rsidRPr="004F702C">
        <w:t>.</w:t>
      </w:r>
      <w:r w:rsidR="039AAD5A" w:rsidRPr="004F702C">
        <w:t xml:space="preserve"> For an 80 kg patient, this equates to &gt; 1.2 billion MSCs for a single course of treatment</w:t>
      </w:r>
      <w:r w:rsidR="5A8C7805" w:rsidRPr="004F702C">
        <w:t>, necessitating a large physical footprint to house sufficient surface area for this 2D growth condition.</w:t>
      </w:r>
      <w:r w:rsidR="723F4D8F" w:rsidRPr="004F702C">
        <w:t xml:space="preserve"> Given </w:t>
      </w:r>
      <w:r w:rsidR="00F05564" w:rsidRPr="004F702C">
        <w:t xml:space="preserve">that </w:t>
      </w:r>
      <w:r w:rsidR="723F4D8F" w:rsidRPr="004F702C">
        <w:t xml:space="preserve">this living cell product cannot be sterilized prior to patient administration without harming the cells’ therapeutic potential, </w:t>
      </w:r>
      <w:r w:rsidR="2BA1D4C6" w:rsidRPr="004F702C">
        <w:t xml:space="preserve">utilization of current Good Manufacturing Practice guidelines for production in a sterile fashion is paramount, adding to the logistic complexity of cell manufacture and thus </w:t>
      </w:r>
      <w:r w:rsidR="00043EC2" w:rsidRPr="004F702C">
        <w:t xml:space="preserve">the </w:t>
      </w:r>
      <w:r w:rsidR="2BA1D4C6" w:rsidRPr="004F702C">
        <w:t>cost of goods</w:t>
      </w:r>
      <w:r w:rsidRPr="004F702C">
        <w:fldChar w:fldCharType="begin"/>
      </w:r>
      <w:r w:rsidRPr="004F702C">
        <w:instrText xml:space="preserve"> ADDIN EN.CITE &lt;EndNote&gt;&lt;Cite&gt;&lt;Author&gt;Kumar&lt;/Author&gt;&lt;Year&gt;2015&lt;/Year&gt;&lt;RecNum&gt;17&lt;/RecNum&gt;&lt;DisplayText&gt;&lt;style face="superscript"&gt;(13)&lt;/style&gt;&lt;/DisplayText&gt;&lt;record&gt;&lt;rec-number&gt;17&lt;/rec-number&gt;&lt;foreign-keys&gt;&lt;key app="EN" db-id="wfffetxs3wdtdoep9ta5tz5drprfaaazd9rt" timestamp="1743699947"&gt;17&lt;/key&gt;&lt;/foreign-keys&gt;&lt;ref-type name="Journal Article"&gt;17&lt;/ref-type&gt;&lt;contributors&gt;&lt;authors&gt;&lt;author&gt;Kumar, A.&lt;/author&gt;&lt;author&gt;Starly, B.&lt;/author&gt;&lt;/authors&gt;&lt;/contributors&gt;&lt;auth-address&gt;Edward P. Fitts Department of Industrial and Systems Engineering, North Carolina State University, Raleigh, NC 27695, USA.&lt;/auth-address&gt;&lt;titles&gt;&lt;title&gt;Large scale industrialized cell expansion: producing the critical raw material for biofabrication processes&lt;/title&gt;&lt;secondary-title&gt;Biofabrication&lt;/secondary-title&gt;&lt;/titles&gt;&lt;periodical&gt;&lt;full-title&gt;Biofabrication&lt;/full-title&gt;&lt;/periodical&gt;&lt;pages&gt;044103&lt;/pages&gt;&lt;volume&gt;7&lt;/volume&gt;&lt;number&gt;4&lt;/number&gt;&lt;edition&gt;20151105&lt;/edition&gt;&lt;keywords&gt;&lt;keyword&gt;Bioreactors&lt;/keyword&gt;&lt;keyword&gt;Cell Culture Techniques/*methods&lt;/keyword&gt;&lt;keyword&gt;Cell Proliferation&lt;/keyword&gt;&lt;keyword&gt;Tissue Engineering/*methods&lt;/keyword&gt;&lt;/keywords&gt;&lt;dates&gt;&lt;year&gt;2015&lt;/year&gt;&lt;pub-dates&gt;&lt;date&gt;Nov 5&lt;/date&gt;&lt;/pub-dates&gt;&lt;/dates&gt;&lt;isbn&gt;1758-5090 (Electronic)&amp;#xD;1758-5082 (Linking)&lt;/isbn&gt;&lt;accession-num&gt;26539629&lt;/accession-num&gt;&lt;urls&gt;&lt;related-urls&gt;&lt;url&gt;https://www.ncbi.nlm.nih.gov/pubmed/26539629&lt;/url&gt;&lt;/related-urls&gt;&lt;/urls&gt;&lt;electronic-resource-num&gt;10.1088/1758-5090/7/4/044103&lt;/electronic-resource-num&gt;&lt;/record&gt;&lt;/Cite&gt;&lt;/EndNote&gt;</w:instrText>
      </w:r>
      <w:r w:rsidRPr="004F702C">
        <w:fldChar w:fldCharType="separate"/>
      </w:r>
      <w:r w:rsidR="00992145" w:rsidRPr="004F702C">
        <w:rPr>
          <w:vertAlign w:val="superscript"/>
        </w:rPr>
        <w:t>13</w:t>
      </w:r>
      <w:r w:rsidRPr="004F702C">
        <w:fldChar w:fldCharType="end"/>
      </w:r>
      <w:r w:rsidR="00043EC2" w:rsidRPr="004F702C">
        <w:t>.</w:t>
      </w:r>
    </w:p>
    <w:p w14:paraId="7885664C" w14:textId="77777777" w:rsidR="00FD25E6" w:rsidRPr="004F702C" w:rsidRDefault="00FD25E6" w:rsidP="004F702C"/>
    <w:p w14:paraId="7638B7AC" w14:textId="23F2A85F" w:rsidR="00FD25E6" w:rsidRPr="004F702C" w:rsidRDefault="2BA1D4C6" w:rsidP="004F702C">
      <w:r w:rsidRPr="004F702C">
        <w:t xml:space="preserve">Further, </w:t>
      </w:r>
      <w:r w:rsidR="5A3D05F5" w:rsidRPr="004F702C">
        <w:t>prior studies</w:t>
      </w:r>
      <w:r w:rsidRPr="004F702C">
        <w:t xml:space="preserve"> have shown evidence that typical MSC production in </w:t>
      </w:r>
      <w:r w:rsidR="1C1750CC" w:rsidRPr="004F702C">
        <w:t>t</w:t>
      </w:r>
      <w:r w:rsidRPr="004F702C">
        <w:t xml:space="preserve">issue </w:t>
      </w:r>
      <w:r w:rsidR="3A13832B" w:rsidRPr="004F702C">
        <w:t>c</w:t>
      </w:r>
      <w:r w:rsidRPr="004F702C">
        <w:t xml:space="preserve">ulture </w:t>
      </w:r>
      <w:r w:rsidR="1E234FEC" w:rsidRPr="004F702C">
        <w:t>p</w:t>
      </w:r>
      <w:r w:rsidRPr="004F702C">
        <w:t>olystyrene (TCPS) flasks contributes to the onset of intra-population phenotypic heterogeneity</w:t>
      </w:r>
      <w:r w:rsidR="0D535964" w:rsidRPr="004F702C">
        <w:t>. For some end uses, this renders</w:t>
      </w:r>
      <w:r w:rsidRPr="004F702C">
        <w:t xml:space="preserve"> quality control </w:t>
      </w:r>
      <w:r w:rsidR="00DD524B" w:rsidRPr="004F702C">
        <w:t xml:space="preserve">efforts between batches </w:t>
      </w:r>
      <w:r w:rsidR="0FEE0FE6" w:rsidRPr="004F702C">
        <w:t xml:space="preserve">challenging in research </w:t>
      </w:r>
      <w:r w:rsidR="00B340CC">
        <w:t>and in</w:t>
      </w:r>
      <w:r w:rsidR="5A8C7805" w:rsidRPr="004F702C">
        <w:t xml:space="preserve"> clinical translation</w:t>
      </w:r>
      <w:r w:rsidRPr="004F702C">
        <w:fldChar w:fldCharType="begin">
          <w:fldData xml:space="preserve">PEVuZE5vdGU+PENpdGU+PEF1dGhvcj5SZW5uZXJmZWxkdDwvQXV0aG9yPjxZZWFyPjIwMTk8L1ll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</w:fldData>
        </w:fldChar>
      </w:r>
      <w:r w:rsidRPr="004F702C">
        <w:instrText xml:space="preserve"> ADDIN EN.CITE </w:instrText>
      </w:r>
      <w:r w:rsidRPr="004F702C">
        <w:fldChar w:fldCharType="begin">
          <w:fldData xml:space="preserve">PEVuZE5vdGU+PENpdGU+PEF1dGhvcj5SZW5uZXJmZWxkdDwvQXV0aG9yPjxZZWFyPjIwMTk8L1ll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</w:fldData>
        </w:fldChar>
      </w:r>
      <w:r w:rsidRPr="004F702C">
        <w:instrText xml:space="preserve"> ADDIN EN.CITE.DATA </w:instrText>
      </w:r>
      <w:r w:rsidRPr="004F702C">
        <w:fldChar w:fldCharType="end"/>
      </w:r>
      <w:r w:rsidRPr="004F702C">
        <w:fldChar w:fldCharType="separate"/>
      </w:r>
      <w:r w:rsidR="00992145" w:rsidRPr="004F702C">
        <w:rPr>
          <w:vertAlign w:val="superscript"/>
        </w:rPr>
        <w:t>14-17</w:t>
      </w:r>
      <w:r w:rsidRPr="004F702C">
        <w:fldChar w:fldCharType="end"/>
      </w:r>
      <w:r w:rsidR="00043EC2" w:rsidRPr="004F702C">
        <w:t>.</w:t>
      </w:r>
      <w:r w:rsidR="00DD524B" w:rsidRPr="004F702C">
        <w:t xml:space="preserve"> </w:t>
      </w:r>
      <w:r w:rsidR="1CE08523" w:rsidRPr="004F702C">
        <w:t>It is</w:t>
      </w:r>
      <w:r w:rsidR="00DD524B" w:rsidRPr="004F702C">
        <w:t xml:space="preserve"> speculate</w:t>
      </w:r>
      <w:r w:rsidR="482298DA" w:rsidRPr="004F702C">
        <w:t>d</w:t>
      </w:r>
      <w:r w:rsidR="00DD524B" w:rsidRPr="004F702C">
        <w:t xml:space="preserve"> that the </w:t>
      </w:r>
      <w:r w:rsidR="34E65BD7" w:rsidRPr="004F702C">
        <w:t>limited</w:t>
      </w:r>
      <w:r w:rsidR="00DD524B" w:rsidRPr="004F702C">
        <w:t xml:space="preserve"> biochemical control available in TCPS </w:t>
      </w:r>
      <w:r w:rsidR="00043EC2" w:rsidRPr="004F702C">
        <w:t xml:space="preserve">flasks, </w:t>
      </w:r>
      <w:r w:rsidR="00DD524B" w:rsidRPr="004F702C">
        <w:t>including diffusional gradients of gases, nutrients</w:t>
      </w:r>
      <w:r w:rsidR="00043EC2" w:rsidRPr="004F702C">
        <w:t>,</w:t>
      </w:r>
      <w:r w:rsidR="00DD524B" w:rsidRPr="004F702C">
        <w:t xml:space="preserve"> and metabolic waste products, poor pH regulation, </w:t>
      </w:r>
      <w:r w:rsidR="5A8C7805" w:rsidRPr="004F702C">
        <w:t>etc</w:t>
      </w:r>
      <w:r w:rsidR="46EB519A" w:rsidRPr="004F702C">
        <w:t>.</w:t>
      </w:r>
      <w:r w:rsidR="00043EC2" w:rsidRPr="004F702C">
        <w:t xml:space="preserve">, </w:t>
      </w:r>
      <w:r w:rsidR="5A8C7805" w:rsidRPr="004F702C">
        <w:t>contributes to these challenges.</w:t>
      </w:r>
    </w:p>
    <w:p w14:paraId="06128EE0" w14:textId="48F08937" w:rsidR="0F0D55C8" w:rsidRPr="004F702C" w:rsidRDefault="0F0D55C8" w:rsidP="004F702C"/>
    <w:p w14:paraId="2DCBC7FF" w14:textId="3295C8A5" w:rsidR="00010E81" w:rsidRPr="004F702C" w:rsidRDefault="5A8C7805" w:rsidP="004F702C">
      <w:r w:rsidRPr="004F702C">
        <w:t>These issues motivate the adoption of bioreactor-based culture to leverage the superior biochemical regulation and cell density available in a controlled three-dimensional growth format</w:t>
      </w:r>
      <w:r w:rsidR="7E0FC4D2" w:rsidRPr="004F702C">
        <w:t xml:space="preserve"> with dynamic mixing</w:t>
      </w:r>
      <w:r w:rsidR="009C0D5A" w:rsidRPr="004F702C">
        <w:fldChar w:fldCharType="begin">
          <w:fldData xml:space="preserve">PEVuZE5vdGU+PENpdGU+PEF1dGhvcj5LbGVpbjwvQXV0aG9yPjxZZWFyPjIwMjE8L1llYXI+PFJl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==
</w:fldData>
        </w:fldChar>
      </w:r>
      <w:r w:rsidR="00992145" w:rsidRPr="004F702C">
        <w:instrText xml:space="preserve"> ADDIN EN.CITE </w:instrText>
      </w:r>
      <w:r w:rsidR="00992145" w:rsidRPr="004F702C">
        <w:fldChar w:fldCharType="begin">
          <w:fldData xml:space="preserve">PEVuZE5vdGU+PENpdGU+PEF1dGhvcj5LbGVpbjwvQXV0aG9yPjxZZWFyPjIwMjE8L1llYXI+PFJl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==
</w:fldData>
        </w:fldChar>
      </w:r>
      <w:r w:rsidR="00992145" w:rsidRPr="004F702C">
        <w:instrText xml:space="preserve"> ADDIN EN.CITE.DATA </w:instrText>
      </w:r>
      <w:r w:rsidR="00992145" w:rsidRPr="004F702C">
        <w:fldChar w:fldCharType="end"/>
      </w:r>
      <w:r w:rsidR="009C0D5A" w:rsidRPr="004F702C">
        <w:fldChar w:fldCharType="separate"/>
      </w:r>
      <w:r w:rsidR="00992145" w:rsidRPr="004F702C">
        <w:rPr>
          <w:vertAlign w:val="superscript"/>
        </w:rPr>
        <w:t>18</w:t>
      </w:r>
      <w:r w:rsidR="009C0D5A" w:rsidRPr="004F702C">
        <w:fldChar w:fldCharType="end"/>
      </w:r>
      <w:r w:rsidR="00043EC2" w:rsidRPr="004F702C">
        <w:t>.</w:t>
      </w:r>
      <w:r w:rsidR="7E0FC4D2" w:rsidRPr="004F702C">
        <w:t xml:space="preserve"> </w:t>
      </w:r>
      <w:r w:rsidR="44D509E5" w:rsidRPr="004F702C">
        <w:t>However, bioreactor</w:t>
      </w:r>
      <w:r w:rsidR="3785C442" w:rsidRPr="004F702C">
        <w:t>-based</w:t>
      </w:r>
      <w:r w:rsidR="44D509E5" w:rsidRPr="004F702C">
        <w:t xml:space="preserve"> </w:t>
      </w:r>
      <w:r w:rsidR="251584F4" w:rsidRPr="004F702C">
        <w:t>processing or manufacturing</w:t>
      </w:r>
      <w:r w:rsidR="44D509E5" w:rsidRPr="004F702C">
        <w:t xml:space="preserve"> comes with its own set of challenges: as an anchorage-dependent cell type, MSCs require some form of substrate upon which to grow in a bioreactor, </w:t>
      </w:r>
      <w:r w:rsidR="1B9B7EDF" w:rsidRPr="004F702C">
        <w:t>necessitating the addition of microcarriers</w:t>
      </w:r>
      <w:r w:rsidR="44D509E5" w:rsidRPr="004F702C">
        <w:t xml:space="preserve">. Additionally, many </w:t>
      </w:r>
      <w:r w:rsidR="1B9B7EDF" w:rsidRPr="004F702C">
        <w:t>commercially available</w:t>
      </w:r>
      <w:r w:rsidR="44D509E5" w:rsidRPr="004F702C">
        <w:t xml:space="preserve"> bioreactors operate at volume scales that are prohibitively resource-intensive (&gt; 3 L of growth media) for the kind of exploratory benchtop research needed to </w:t>
      </w:r>
      <w:r w:rsidR="1B9B7EDF" w:rsidRPr="004F702C">
        <w:t>identify and refine unknown</w:t>
      </w:r>
      <w:r w:rsidR="44D509E5" w:rsidRPr="004F702C">
        <w:t xml:space="preserve"> process parameters</w:t>
      </w:r>
      <w:r w:rsidR="1B9B7EDF" w:rsidRPr="004F702C">
        <w:t xml:space="preserve"> that affect expression of</w:t>
      </w:r>
      <w:r w:rsidR="08DD2BE4" w:rsidRPr="004F702C">
        <w:t xml:space="preserve"> </w:t>
      </w:r>
      <w:r w:rsidR="00952A0E" w:rsidRPr="004F702C">
        <w:t>measurable</w:t>
      </w:r>
      <w:r w:rsidR="08DD2BE4" w:rsidRPr="004F702C">
        <w:t xml:space="preserve"> indicators of cell quality. Th</w:t>
      </w:r>
      <w:r w:rsidR="3535C9CC" w:rsidRPr="004F702C">
        <w:t>ese features are d</w:t>
      </w:r>
      <w:r w:rsidR="08DD2BE4" w:rsidRPr="004F702C">
        <w:t>escribed as p</w:t>
      </w:r>
      <w:r w:rsidR="0F05C09C" w:rsidRPr="004F702C">
        <w:t xml:space="preserve">otential </w:t>
      </w:r>
      <w:r w:rsidR="08DD2BE4" w:rsidRPr="004F702C">
        <w:t>critical quality attributes or</w:t>
      </w:r>
      <w:r w:rsidR="1B9B7EDF" w:rsidRPr="004F702C">
        <w:t xml:space="preserve"> pCQAs</w:t>
      </w:r>
      <w:r w:rsidR="00C94461" w:rsidRPr="004F702C">
        <w:fldChar w:fldCharType="begin"/>
      </w:r>
      <w:r w:rsidR="00992145" w:rsidRPr="004F702C">
        <w:instrText xml:space="preserve"> ADDIN EN.CITE &lt;EndNote&gt;&lt;Cite&gt;&lt;Author&gt;Bellani&lt;/Author&gt;&lt;Year&gt;2020&lt;/Year&gt;&lt;RecNum&gt;21&lt;/RecNum&gt;&lt;DisplayText&gt;&lt;style face="superscript"&gt;(19)&lt;/style&gt;&lt;/DisplayText&gt;&lt;record&gt;&lt;rec-number&gt;21&lt;/rec-number&gt;&lt;foreign-keys&gt;&lt;key app="EN" db-id="wfffetxs3wdtdoep9ta5tz5drprfaaazd9rt" timestamp="1743701882"&gt;21&lt;/key&gt;&lt;/foreign-keys&gt;&lt;ref-type name="Journal Article"&gt;17&lt;/ref-type&gt;&lt;contributors&gt;&lt;authors&gt;&lt;author&gt;Bellani, C. F.&lt;/author&gt;&lt;author&gt;Ajeian, J.&lt;/author&gt;&lt;author&gt;Duffy, L.&lt;/author&gt;&lt;author&gt;Miotto, M.&lt;/author&gt;&lt;author&gt;Groenewegen, L.&lt;/author&gt;&lt;author&gt;Connon, C. J.&lt;/author&gt;&lt;/authors&gt;&lt;/contributors&gt;&lt;auth-address&gt;International Center for Life, Biosciences Institute, Newcastle University, Newcastle upon Tyne, United Kingdom.&amp;#xD;CellulaREvolution Ltd, International Center for Life, Newcastle upon Tyne, United Kingdom.&lt;/auth-address&gt;&lt;titles&gt;&lt;title&gt;Scale-Up Technologies for the Manufacture of Adherent Cells&lt;/title&gt;&lt;secondary-title&gt;Front Nutr&lt;/secondary-title&gt;&lt;/titles&gt;&lt;periodical&gt;&lt;full-title&gt;Front Nutr&lt;/full-title&gt;&lt;/periodical&gt;&lt;pages&gt;575146&lt;/pages&gt;&lt;volume&gt;7&lt;/volume&gt;&lt;edition&gt;20201104&lt;/edition&gt;&lt;keywords&gt;&lt;keyword&gt;adherent cell manufacture&lt;/keyword&gt;&lt;keyword&gt;bioprocessing&lt;/keyword&gt;&lt;keyword&gt;bioreactors&lt;/keyword&gt;&lt;keyword&gt;continuous bioprocessing&lt;/keyword&gt;&lt;keyword&gt;cultured meat&lt;/keyword&gt;&lt;keyword&gt;scale-up cells manufacture&lt;/keyword&gt;&lt;/keywords&gt;&lt;dates&gt;&lt;year&gt;2020&lt;/year&gt;&lt;/dates&gt;&lt;isbn&gt;2296-861X (Print)&amp;#xD;2296-861X (Linking)&lt;/isbn&gt;&lt;accession-num&gt;33251241&lt;/accession-num&gt;&lt;urls&gt;&lt;related-urls&gt;&lt;url&gt;https://www.ncbi.nlm.nih.gov/pubmed/33251241&lt;/url&gt;&lt;/related-urls&gt;&lt;/urls&gt;&lt;custom2&gt;PMC7672005&lt;/custom2&gt;&lt;electronic-resource-num&gt;10.3389/fnut.2020.575146&lt;/electronic-resource-num&gt;&lt;/record&gt;&lt;/Cite&gt;&lt;/EndNote&gt;</w:instrText>
      </w:r>
      <w:r w:rsidR="00C94461" w:rsidRPr="004F702C">
        <w:fldChar w:fldCharType="separate"/>
      </w:r>
      <w:r w:rsidR="00992145" w:rsidRPr="004F702C">
        <w:rPr>
          <w:vertAlign w:val="superscript"/>
        </w:rPr>
        <w:t>19</w:t>
      </w:r>
      <w:r w:rsidR="00C94461" w:rsidRPr="004F702C">
        <w:fldChar w:fldCharType="end"/>
      </w:r>
      <w:r w:rsidR="00952A0E" w:rsidRPr="004F702C">
        <w:t>.</w:t>
      </w:r>
    </w:p>
    <w:p w14:paraId="79F13631" w14:textId="77777777" w:rsidR="00FD1835" w:rsidRPr="004F702C" w:rsidRDefault="00FD1835" w:rsidP="004F702C"/>
    <w:p w14:paraId="5F049A10" w14:textId="2A6FC159" w:rsidR="008E4783" w:rsidRPr="004F702C" w:rsidRDefault="1CABBC2F" w:rsidP="004F702C">
      <w:r w:rsidRPr="004F702C">
        <w:t>Krupczak et al.</w:t>
      </w:r>
      <w:r w:rsidR="00144431" w:rsidRPr="004F702C">
        <w:t xml:space="preserve"> </w:t>
      </w:r>
      <w:r w:rsidR="1B9B7EDF" w:rsidRPr="004F702C">
        <w:t xml:space="preserve">previously reported a microcarrier-microbioreactor approach </w:t>
      </w:r>
      <w:r w:rsidR="11EB2738" w:rsidRPr="004F702C">
        <w:t xml:space="preserve">that produced </w:t>
      </w:r>
      <w:r w:rsidR="0B6F69BF" w:rsidRPr="004F702C">
        <w:t>MSC</w:t>
      </w:r>
      <w:r w:rsidR="11EB2738" w:rsidRPr="004F702C">
        <w:t>s with improved pCQA expression for ARDS</w:t>
      </w:r>
      <w:r w:rsidR="2B491BFE" w:rsidRPr="004F702C">
        <w:t xml:space="preserve">, limited to </w:t>
      </w:r>
      <w:r w:rsidR="2B491BFE" w:rsidRPr="004F702C">
        <w:rPr>
          <w:i/>
          <w:iCs/>
        </w:rPr>
        <w:t>in vitro</w:t>
      </w:r>
      <w:r w:rsidR="2B491BFE" w:rsidRPr="004F702C">
        <w:t xml:space="preserve"> assessments</w:t>
      </w:r>
      <w:r w:rsidR="1B9B7EDF" w:rsidRPr="004F702C">
        <w:fldChar w:fldCharType="begin">
          <w:fldData xml:space="preserve">PEVuZE5vdGU+PENpdGU+PEF1dGhvcj5LcnVwY3phazwvQXV0aG9yPjxZZWFyPjIwMjQ8L1llYXI+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</w:fldData>
        </w:fldChar>
      </w:r>
      <w:r w:rsidR="1B9B7EDF" w:rsidRPr="004F702C">
        <w:instrText xml:space="preserve"> ADDIN EN.CITE </w:instrText>
      </w:r>
      <w:r w:rsidR="1B9B7EDF" w:rsidRPr="004F702C">
        <w:fldChar w:fldCharType="begin">
          <w:fldData xml:space="preserve">PEVuZE5vdGU+PENpdGU+PEF1dGhvcj5LcnVwY3phazwvQXV0aG9yPjxZZWFyPjIwMjQ8L1llYXI+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</w:fldData>
        </w:fldChar>
      </w:r>
      <w:r w:rsidR="1B9B7EDF" w:rsidRPr="004F702C">
        <w:instrText xml:space="preserve"> ADDIN EN.CITE.DATA </w:instrText>
      </w:r>
      <w:r w:rsidR="1B9B7EDF" w:rsidRPr="004F702C">
        <w:fldChar w:fldCharType="end"/>
      </w:r>
      <w:r w:rsidR="1B9B7EDF" w:rsidRPr="004F702C">
        <w:fldChar w:fldCharType="separate"/>
      </w:r>
      <w:r w:rsidR="00992145" w:rsidRPr="004F702C">
        <w:rPr>
          <w:vertAlign w:val="superscript"/>
        </w:rPr>
        <w:t>20</w:t>
      </w:r>
      <w:r w:rsidR="1B9B7EDF" w:rsidRPr="004F702C">
        <w:fldChar w:fldCharType="end"/>
      </w:r>
      <w:r w:rsidR="00CD0825" w:rsidRPr="004F702C">
        <w:t>.</w:t>
      </w:r>
      <w:r w:rsidR="11EB2738" w:rsidRPr="004F702C">
        <w:t xml:space="preserve"> </w:t>
      </w:r>
      <w:r w:rsidR="00144431" w:rsidRPr="004F702C">
        <w:t xml:space="preserve">This </w:t>
      </w:r>
      <w:r w:rsidR="11EB2738" w:rsidRPr="004F702C">
        <w:t>approach combined the use of a dissolvable gelatin microcarrier platform produced in-house with a commercially available microbioreactor platform, the MilliporeSigma Breez</w:t>
      </w:r>
      <w:r w:rsidR="618418D3" w:rsidRPr="004F702C">
        <w:t xml:space="preserve"> microbioreactor</w:t>
      </w:r>
      <w:r w:rsidR="1B9B7EDF" w:rsidRPr="004F702C">
        <w:fldChar w:fldCharType="begin">
          <w:fldData xml:space="preserve">PEVuZE5vdGU+PENpdGU+PEF1dGhvcj5OZzwvQXV0aG9yPjxZZWFyPjIwMjE8L1llYXI+PFJlY051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=
</w:fldData>
        </w:fldChar>
      </w:r>
      <w:r w:rsidR="1B9B7EDF" w:rsidRPr="004F702C">
        <w:instrText xml:space="preserve"> ADDIN EN.CITE </w:instrText>
      </w:r>
      <w:r w:rsidR="1B9B7EDF" w:rsidRPr="004F702C">
        <w:fldChar w:fldCharType="begin">
          <w:fldData xml:space="preserve">PEVuZE5vdGU+PENpdGU+PEF1dGhvcj5OZzwvQXV0aG9yPjxZZWFyPjIwMjE8L1llYXI+PFJlY051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=
</w:fldData>
        </w:fldChar>
      </w:r>
      <w:r w:rsidR="1B9B7EDF" w:rsidRPr="004F702C">
        <w:instrText xml:space="preserve"> ADDIN EN.CITE.DATA </w:instrText>
      </w:r>
      <w:r w:rsidR="1B9B7EDF" w:rsidRPr="004F702C">
        <w:fldChar w:fldCharType="end"/>
      </w:r>
      <w:r w:rsidR="1B9B7EDF" w:rsidRPr="004F702C">
        <w:fldChar w:fldCharType="separate"/>
      </w:r>
      <w:r w:rsidR="00992145" w:rsidRPr="004F702C">
        <w:rPr>
          <w:vertAlign w:val="superscript"/>
        </w:rPr>
        <w:t>21</w:t>
      </w:r>
      <w:r w:rsidR="1B9B7EDF" w:rsidRPr="004F702C">
        <w:fldChar w:fldCharType="end"/>
      </w:r>
      <w:r w:rsidR="00CD0825" w:rsidRPr="004F702C">
        <w:t>.</w:t>
      </w:r>
      <w:r w:rsidR="775DDEE6" w:rsidRPr="004F702C">
        <w:t xml:space="preserve"> </w:t>
      </w:r>
      <w:r w:rsidR="25FE0A5F" w:rsidRPr="004F702C">
        <w:t>Th</w:t>
      </w:r>
      <w:r w:rsidR="618418D3" w:rsidRPr="004F702C">
        <w:t>is microbioreactor</w:t>
      </w:r>
      <w:r w:rsidR="25FE0A5F" w:rsidRPr="004F702C">
        <w:t xml:space="preserve"> utilizes 2 mL single-use disposable reactor chambers and incorporates many desirable features for improved biochemical control, including regulation of temperature, pH, CO</w:t>
      </w:r>
      <w:r w:rsidR="25FE0A5F" w:rsidRPr="004F702C">
        <w:rPr>
          <w:vertAlign w:val="subscript"/>
        </w:rPr>
        <w:t>2</w:t>
      </w:r>
      <w:r w:rsidR="25FE0A5F" w:rsidRPr="004F702C">
        <w:t>, and O</w:t>
      </w:r>
      <w:r w:rsidR="25FE0A5F" w:rsidRPr="004F702C">
        <w:rPr>
          <w:vertAlign w:val="subscript"/>
        </w:rPr>
        <w:t>2</w:t>
      </w:r>
      <w:r w:rsidR="25FE0A5F" w:rsidRPr="004F702C">
        <w:t xml:space="preserve"> in a dynamically mixed, closed-loop perfusion-fed system, but was not designed with anchorage-dependent cells like MSCs in mind. Indeed, the standard microfluidic channels used to inject reactor contents are too small to allow passage of microcarriers, </w:t>
      </w:r>
      <w:r w:rsidR="53A6C63F" w:rsidRPr="004F702C">
        <w:t>necessitating substantial adaptation to enable successful production of MSCs in this platform.</w:t>
      </w:r>
    </w:p>
    <w:p w14:paraId="1657A89E" w14:textId="77777777" w:rsidR="00BC5B69" w:rsidRPr="004F702C" w:rsidRDefault="00BC5B69" w:rsidP="004F702C"/>
    <w:p w14:paraId="609307E9" w14:textId="39F43F33" w:rsidR="006C499E" w:rsidRPr="004F702C" w:rsidRDefault="6F886298" w:rsidP="004F702C">
      <w:r w:rsidRPr="004F702C">
        <w:t xml:space="preserve">Here, </w:t>
      </w:r>
      <w:r w:rsidR="00144431" w:rsidRPr="004F702C">
        <w:t>a detailed protocol is described and illustrated for the purpose of adapting</w:t>
      </w:r>
      <w:r w:rsidRPr="004F702C">
        <w:t xml:space="preserve"> </w:t>
      </w:r>
      <w:r w:rsidR="1D7293A7" w:rsidRPr="004F702C">
        <w:t xml:space="preserve">this </w:t>
      </w:r>
      <w:r w:rsidR="618418D3" w:rsidRPr="004F702C">
        <w:t>micro</w:t>
      </w:r>
      <w:r w:rsidRPr="004F702C">
        <w:t>bioreactor</w:t>
      </w:r>
      <w:r w:rsidR="3BDEC517" w:rsidRPr="004F702C">
        <w:t xml:space="preserve"> </w:t>
      </w:r>
      <w:r w:rsidRPr="004F702C">
        <w:t xml:space="preserve">for </w:t>
      </w:r>
      <w:r w:rsidR="00E15796" w:rsidRPr="004F702C">
        <w:t xml:space="preserve">the </w:t>
      </w:r>
      <w:r w:rsidRPr="004F702C">
        <w:t xml:space="preserve">anchorage-dependent culture of MSCs. </w:t>
      </w:r>
      <w:r w:rsidR="6E6B1616" w:rsidRPr="004F702C">
        <w:t>T</w:t>
      </w:r>
      <w:r w:rsidR="10579C0B" w:rsidRPr="004F702C">
        <w:t>he process parameters report</w:t>
      </w:r>
      <w:r w:rsidR="00AC3435" w:rsidRPr="004F702C">
        <w:t>ed herein</w:t>
      </w:r>
      <w:r w:rsidR="10579C0B" w:rsidRPr="004F702C">
        <w:t xml:space="preserve"> were identified with the intention </w:t>
      </w:r>
      <w:r w:rsidR="5EB42E12" w:rsidRPr="004F702C">
        <w:t>to inform</w:t>
      </w:r>
      <w:r w:rsidR="10579C0B" w:rsidRPr="004F702C">
        <w:t xml:space="preserve"> </w:t>
      </w:r>
      <w:r w:rsidR="65B5B062" w:rsidRPr="004F702C">
        <w:t xml:space="preserve">process development and </w:t>
      </w:r>
      <w:r w:rsidR="10579C0B" w:rsidRPr="004F702C">
        <w:t xml:space="preserve">manufacturing </w:t>
      </w:r>
      <w:r w:rsidR="7296B539" w:rsidRPr="004F702C">
        <w:t xml:space="preserve">of </w:t>
      </w:r>
      <w:r w:rsidR="10579C0B" w:rsidRPr="004F702C">
        <w:t xml:space="preserve">MSCs for pre-clinical, </w:t>
      </w:r>
      <w:r w:rsidR="10579C0B" w:rsidRPr="004F702C">
        <w:rPr>
          <w:i/>
          <w:iCs/>
        </w:rPr>
        <w:t>in vitro</w:t>
      </w:r>
      <w:r w:rsidR="10579C0B" w:rsidRPr="004F702C">
        <w:t xml:space="preserve"> assessment of therapeutic efficacy for ARDS</w:t>
      </w:r>
      <w:r w:rsidR="33EE15DC" w:rsidRPr="004F702C">
        <w:t>. However, in</w:t>
      </w:r>
      <w:r w:rsidR="10579C0B" w:rsidRPr="004F702C">
        <w:t xml:space="preserve"> </w:t>
      </w:r>
      <w:r w:rsidR="2F74B411" w:rsidRPr="004F702C">
        <w:t>principle</w:t>
      </w:r>
      <w:r w:rsidR="00E15796" w:rsidRPr="004F702C">
        <w:t>,</w:t>
      </w:r>
      <w:r w:rsidR="10579C0B" w:rsidRPr="004F702C">
        <w:t xml:space="preserve"> this protocol can be adapted </w:t>
      </w:r>
      <w:r w:rsidR="7B45F5DA" w:rsidRPr="004F702C">
        <w:t>for other</w:t>
      </w:r>
      <w:r w:rsidR="10579C0B" w:rsidRPr="004F702C">
        <w:t xml:space="preserve"> </w:t>
      </w:r>
      <w:r w:rsidR="00E15796" w:rsidRPr="004F702C">
        <w:t>end-user</w:t>
      </w:r>
      <w:r w:rsidR="10579C0B" w:rsidRPr="004F702C">
        <w:t xml:space="preserve"> applications</w:t>
      </w:r>
      <w:r w:rsidR="073D40D7" w:rsidRPr="004F702C">
        <w:t>, other inflammat</w:t>
      </w:r>
      <w:r w:rsidR="12E28842" w:rsidRPr="004F702C">
        <w:t>ory or immunomodulatory</w:t>
      </w:r>
      <w:r w:rsidR="073D40D7" w:rsidRPr="004F702C">
        <w:t>-related conditions,</w:t>
      </w:r>
      <w:r w:rsidR="10579C0B" w:rsidRPr="004F702C">
        <w:t xml:space="preserve"> </w:t>
      </w:r>
      <w:r w:rsidR="0354B5E5" w:rsidRPr="004F702C">
        <w:t xml:space="preserve">and </w:t>
      </w:r>
      <w:r w:rsidR="2B1D6A5D" w:rsidRPr="004F702C">
        <w:t xml:space="preserve">other </w:t>
      </w:r>
      <w:r w:rsidR="0354B5E5" w:rsidRPr="004F702C">
        <w:t xml:space="preserve">anchorage-dependent cell types </w:t>
      </w:r>
      <w:r w:rsidR="10579C0B" w:rsidRPr="004F702C">
        <w:t>that could benefit from enhanced biochemical control</w:t>
      </w:r>
      <w:r w:rsidR="2F74B411" w:rsidRPr="004F702C">
        <w:t xml:space="preserve"> </w:t>
      </w:r>
      <w:r w:rsidR="41E95D70" w:rsidRPr="004F702C">
        <w:t>in a benchtop-scale setting</w:t>
      </w:r>
      <w:r w:rsidR="10579C0B" w:rsidRPr="004F702C">
        <w:t>.</w:t>
      </w:r>
      <w:r w:rsidR="004F702C" w:rsidRPr="004F702C">
        <w:t xml:space="preserve"> </w:t>
      </w:r>
      <w:r w:rsidR="18ED40DD" w:rsidRPr="004F702C">
        <w:rPr>
          <w:b/>
          <w:bCs/>
        </w:rPr>
        <w:t>Figure 1</w:t>
      </w:r>
      <w:r w:rsidR="18ED40DD" w:rsidRPr="004F702C">
        <w:t xml:space="preserve"> schematizes the protocol described in the accompanying video, and </w:t>
      </w:r>
      <w:r w:rsidR="18ED40DD" w:rsidRPr="004F702C">
        <w:rPr>
          <w:b/>
          <w:bCs/>
        </w:rPr>
        <w:t>Figure 2</w:t>
      </w:r>
      <w:r w:rsidR="00E15796" w:rsidRPr="004F702C">
        <w:rPr>
          <w:b/>
          <w:bCs/>
        </w:rPr>
        <w:t xml:space="preserve">, Figure 3, </w:t>
      </w:r>
      <w:r w:rsidR="00E15796" w:rsidRPr="004F702C">
        <w:t xml:space="preserve">and </w:t>
      </w:r>
      <w:r w:rsidR="00E15796" w:rsidRPr="004F702C">
        <w:rPr>
          <w:b/>
          <w:bCs/>
        </w:rPr>
        <w:t xml:space="preserve">Figure </w:t>
      </w:r>
      <w:r w:rsidR="18ED40DD" w:rsidRPr="004F702C">
        <w:rPr>
          <w:b/>
          <w:bCs/>
        </w:rPr>
        <w:t>4</w:t>
      </w:r>
      <w:r w:rsidR="18ED40DD" w:rsidRPr="004F702C">
        <w:t xml:space="preserve"> illustrate key </w:t>
      </w:r>
      <w:r w:rsidR="18ED40DD" w:rsidRPr="004F702C">
        <w:lastRenderedPageBreak/>
        <w:t>results.</w:t>
      </w:r>
    </w:p>
    <w:p w14:paraId="46A39C34" w14:textId="40EAF4BF" w:rsidR="0F0D55C8" w:rsidRPr="004F702C" w:rsidRDefault="0F0D55C8" w:rsidP="004F702C"/>
    <w:p w14:paraId="32A92E82" w14:textId="5E767C96" w:rsidR="006E4797" w:rsidRPr="004F702C" w:rsidRDefault="00551D82" w:rsidP="004F702C">
      <w:r w:rsidRPr="004F702C">
        <w:rPr>
          <w:b/>
        </w:rPr>
        <w:t>PROTOCOL:</w:t>
      </w:r>
      <w:r w:rsidRPr="004F702C">
        <w:t xml:space="preserve"> </w:t>
      </w:r>
    </w:p>
    <w:p w14:paraId="0E0C84E2" w14:textId="77777777" w:rsidR="00E15796" w:rsidRPr="004F702C" w:rsidRDefault="00E15796" w:rsidP="004F702C"/>
    <w:p w14:paraId="72ADBAB6" w14:textId="6A2953E1" w:rsidR="00CA7F80" w:rsidRPr="004F702C" w:rsidRDefault="3ABB710B" w:rsidP="004F702C">
      <w:pPr>
        <w:pStyle w:val="ListParagraph"/>
        <w:numPr>
          <w:ilvl w:val="0"/>
          <w:numId w:val="24"/>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b/>
          <w:bCs/>
          <w:sz w:val="24"/>
          <w:szCs w:val="24"/>
        </w:rPr>
        <w:t>Microbioreactor setup and preparation</w:t>
      </w:r>
    </w:p>
    <w:p w14:paraId="7AAB480A" w14:textId="77777777" w:rsidR="00E15796" w:rsidRPr="004F702C" w:rsidRDefault="00E15796"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B2191BF" w14:textId="2ED3F15C" w:rsidR="00CA7F80" w:rsidRPr="004F702C" w:rsidRDefault="00CA7F80" w:rsidP="004F702C">
      <w:pPr>
        <w:pStyle w:val="ListParagraph"/>
        <w:numPr>
          <w:ilvl w:val="1"/>
          <w:numId w:val="25"/>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Prepar</w:t>
      </w:r>
      <w:r w:rsidR="00E15796" w:rsidRPr="004F702C">
        <w:rPr>
          <w:rFonts w:ascii="Calibri" w:hAnsi="Calibri" w:cs="Calibri"/>
          <w:sz w:val="24"/>
          <w:szCs w:val="24"/>
        </w:rPr>
        <w:t>ation of</w:t>
      </w:r>
      <w:r w:rsidRPr="004F702C">
        <w:rPr>
          <w:rFonts w:ascii="Calibri" w:hAnsi="Calibri" w:cs="Calibri"/>
          <w:sz w:val="24"/>
          <w:szCs w:val="24"/>
        </w:rPr>
        <w:t xml:space="preserve"> the required number of microbioreactor consumables</w:t>
      </w:r>
    </w:p>
    <w:p w14:paraId="42703346" w14:textId="77777777" w:rsidR="00E15796" w:rsidRPr="004F702C" w:rsidRDefault="00E15796"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2D752016" w14:textId="783139AA" w:rsidR="00AF6879" w:rsidRPr="004F702C" w:rsidRDefault="00CA7F80" w:rsidP="004F702C">
      <w:pPr>
        <w:pStyle w:val="ListParagraph"/>
        <w:numPr>
          <w:ilvl w:val="2"/>
          <w:numId w:val="25"/>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Ensure the biosafety cabinet</w:t>
      </w:r>
      <w:r w:rsidR="324CA85E" w:rsidRPr="004F702C">
        <w:rPr>
          <w:rFonts w:ascii="Calibri" w:hAnsi="Calibri" w:cs="Calibri"/>
          <w:sz w:val="24"/>
          <w:szCs w:val="24"/>
        </w:rPr>
        <w:t xml:space="preserve"> (BSC)</w:t>
      </w:r>
      <w:r w:rsidRPr="004F702C">
        <w:rPr>
          <w:rFonts w:ascii="Calibri" w:hAnsi="Calibri" w:cs="Calibri"/>
          <w:sz w:val="24"/>
          <w:szCs w:val="24"/>
        </w:rPr>
        <w:t xml:space="preserve"> is on and sterile. Remove the foil pouch covering </w:t>
      </w:r>
      <w:r w:rsidR="00DF375D">
        <w:rPr>
          <w:rFonts w:ascii="Calibri" w:hAnsi="Calibri" w:cs="Calibri"/>
          <w:sz w:val="24"/>
          <w:szCs w:val="24"/>
        </w:rPr>
        <w:t>the</w:t>
      </w:r>
      <w:r w:rsidRPr="004F702C">
        <w:rPr>
          <w:rFonts w:ascii="Calibri" w:hAnsi="Calibri" w:cs="Calibri"/>
          <w:sz w:val="24"/>
          <w:szCs w:val="24"/>
        </w:rPr>
        <w:t xml:space="preserve"> new consumable by puncturing the top of the bag and </w:t>
      </w:r>
      <w:r w:rsidR="00AF6879" w:rsidRPr="004F702C">
        <w:rPr>
          <w:rFonts w:ascii="Calibri" w:hAnsi="Calibri" w:cs="Calibri"/>
          <w:sz w:val="24"/>
          <w:szCs w:val="24"/>
        </w:rPr>
        <w:t xml:space="preserve">retaining </w:t>
      </w:r>
      <w:r w:rsidRPr="004F702C">
        <w:rPr>
          <w:rFonts w:ascii="Calibri" w:hAnsi="Calibri" w:cs="Calibri"/>
          <w:sz w:val="24"/>
          <w:szCs w:val="24"/>
        </w:rPr>
        <w:t xml:space="preserve">the foil bag until the conclusion of this experiment (to record details of lot# in case of defect). Open the exterior blister packaging and discard the hydration pack contained within. Discard the exterior blister packaging. </w:t>
      </w:r>
    </w:p>
    <w:p w14:paraId="015DE2DA" w14:textId="77777777" w:rsidR="00AF6879" w:rsidRPr="004F702C" w:rsidRDefault="00AF6879"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75B0AD6A" w14:textId="4A6155B3" w:rsidR="00CA7F80" w:rsidRPr="004F702C" w:rsidRDefault="00AF6879" w:rsidP="004F702C">
      <w:pPr>
        <w:pStyle w:val="ListParagraph"/>
        <w:numPr>
          <w:ilvl w:val="2"/>
          <w:numId w:val="25"/>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Spray the interior blister packaging with 70% ethanol and bring it into the BSC. </w:t>
      </w:r>
      <w:r w:rsidR="00CA7F80" w:rsidRPr="004F702C">
        <w:rPr>
          <w:rFonts w:ascii="Calibri" w:hAnsi="Calibri" w:cs="Calibri"/>
          <w:sz w:val="24"/>
          <w:szCs w:val="24"/>
        </w:rPr>
        <w:t>Open the interior blister packaging and discard.</w:t>
      </w:r>
    </w:p>
    <w:p w14:paraId="66A136A1" w14:textId="77777777" w:rsidR="00AF6879" w:rsidRPr="004F702C" w:rsidRDefault="00AF6879"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7ACBCECF" w14:textId="41AD41F9" w:rsidR="00CA7F80" w:rsidRPr="004F702C" w:rsidRDefault="00CA7F80" w:rsidP="004F702C">
      <w:pPr>
        <w:pStyle w:val="ListParagraph"/>
        <w:numPr>
          <w:ilvl w:val="2"/>
          <w:numId w:val="25"/>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Using a sterile syringe, remove the plunger and connect the nozzle to a 0.22</w:t>
      </w:r>
      <w:r w:rsidR="00AF6879" w:rsidRPr="004F702C">
        <w:rPr>
          <w:rFonts w:ascii="Calibri" w:hAnsi="Calibri" w:cs="Calibri"/>
          <w:sz w:val="24"/>
          <w:szCs w:val="24"/>
        </w:rPr>
        <w:t xml:space="preserve"> µ</w:t>
      </w:r>
      <w:r w:rsidRPr="004F702C">
        <w:rPr>
          <w:rFonts w:ascii="Calibri" w:hAnsi="Calibri" w:cs="Calibri"/>
          <w:sz w:val="24"/>
          <w:szCs w:val="24"/>
        </w:rPr>
        <w:t xml:space="preserve">m sterile filter. </w:t>
      </w:r>
      <w:r w:rsidR="00AF6879" w:rsidRPr="004F702C">
        <w:rPr>
          <w:rFonts w:ascii="Calibri" w:hAnsi="Calibri" w:cs="Calibri"/>
          <w:sz w:val="24"/>
          <w:szCs w:val="24"/>
        </w:rPr>
        <w:t>Pour</w:t>
      </w:r>
      <w:r w:rsidRPr="004F702C">
        <w:rPr>
          <w:rFonts w:ascii="Calibri" w:hAnsi="Calibri" w:cs="Calibri"/>
          <w:sz w:val="24"/>
          <w:szCs w:val="24"/>
        </w:rPr>
        <w:t xml:space="preserve"> 50</w:t>
      </w:r>
      <w:r w:rsidR="00F60831" w:rsidRPr="004F702C">
        <w:rPr>
          <w:rFonts w:ascii="Calibri" w:hAnsi="Calibri" w:cs="Calibri"/>
          <w:sz w:val="24"/>
          <w:szCs w:val="24"/>
        </w:rPr>
        <w:t xml:space="preserve"> </w:t>
      </w:r>
      <w:r w:rsidRPr="004F702C">
        <w:rPr>
          <w:rFonts w:ascii="Calibri" w:hAnsi="Calibri" w:cs="Calibri"/>
          <w:sz w:val="24"/>
          <w:szCs w:val="24"/>
        </w:rPr>
        <w:t xml:space="preserve">mL of unsterilized </w:t>
      </w:r>
      <w:r w:rsidR="00F60831" w:rsidRPr="004F702C">
        <w:rPr>
          <w:rFonts w:ascii="Calibri" w:hAnsi="Calibri" w:cs="Calibri"/>
          <w:sz w:val="24"/>
          <w:szCs w:val="24"/>
        </w:rPr>
        <w:t xml:space="preserve">ultrapure </w:t>
      </w:r>
      <w:r w:rsidRPr="004F702C">
        <w:rPr>
          <w:rFonts w:ascii="Calibri" w:hAnsi="Calibri" w:cs="Calibri"/>
          <w:sz w:val="24"/>
          <w:szCs w:val="24"/>
        </w:rPr>
        <w:t xml:space="preserve">water </w:t>
      </w:r>
      <w:r w:rsidR="00F60831" w:rsidRPr="004F702C">
        <w:rPr>
          <w:rFonts w:ascii="Calibri" w:hAnsi="Calibri" w:cs="Calibri"/>
          <w:sz w:val="24"/>
          <w:szCs w:val="24"/>
        </w:rPr>
        <w:t>into</w:t>
      </w:r>
      <w:r w:rsidRPr="004F702C">
        <w:rPr>
          <w:rFonts w:ascii="Calibri" w:hAnsi="Calibri" w:cs="Calibri"/>
          <w:sz w:val="24"/>
          <w:szCs w:val="24"/>
        </w:rPr>
        <w:t xml:space="preserve"> the barrel of the syringe. While holding the syringe over a waiting, sterile 50</w:t>
      </w:r>
      <w:r w:rsidR="00F60831" w:rsidRPr="004F702C">
        <w:rPr>
          <w:rFonts w:ascii="Calibri" w:hAnsi="Calibri" w:cs="Calibri"/>
          <w:sz w:val="24"/>
          <w:szCs w:val="24"/>
        </w:rPr>
        <w:t xml:space="preserve"> </w:t>
      </w:r>
      <w:r w:rsidRPr="004F702C">
        <w:rPr>
          <w:rFonts w:ascii="Calibri" w:hAnsi="Calibri" w:cs="Calibri"/>
          <w:sz w:val="24"/>
          <w:szCs w:val="24"/>
        </w:rPr>
        <w:t xml:space="preserve">mL tube, re-insert the plunger </w:t>
      </w:r>
      <w:r w:rsidR="00841F2F" w:rsidRPr="004F702C">
        <w:rPr>
          <w:rFonts w:ascii="Calibri" w:hAnsi="Calibri" w:cs="Calibri"/>
          <w:sz w:val="24"/>
          <w:szCs w:val="24"/>
        </w:rPr>
        <w:t>into</w:t>
      </w:r>
      <w:r w:rsidRPr="004F702C">
        <w:rPr>
          <w:rFonts w:ascii="Calibri" w:hAnsi="Calibri" w:cs="Calibri"/>
          <w:sz w:val="24"/>
          <w:szCs w:val="24"/>
        </w:rPr>
        <w:t xml:space="preserve"> the syringe and inject the sterile filtered water </w:t>
      </w:r>
      <w:r w:rsidR="00F60831" w:rsidRPr="004F702C">
        <w:rPr>
          <w:rFonts w:ascii="Calibri" w:hAnsi="Calibri" w:cs="Calibri"/>
          <w:sz w:val="24"/>
          <w:szCs w:val="24"/>
        </w:rPr>
        <w:t>into</w:t>
      </w:r>
      <w:r w:rsidRPr="004F702C">
        <w:rPr>
          <w:rFonts w:ascii="Calibri" w:hAnsi="Calibri" w:cs="Calibri"/>
          <w:sz w:val="24"/>
          <w:szCs w:val="24"/>
        </w:rPr>
        <w:t xml:space="preserve"> the waiting collection tube.</w:t>
      </w:r>
    </w:p>
    <w:p w14:paraId="1E431EF6" w14:textId="77777777" w:rsidR="00841F2F" w:rsidRPr="004F702C" w:rsidRDefault="00841F2F"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6B89EDEA" w14:textId="77777777" w:rsidR="00841F2F" w:rsidRPr="00C305C4" w:rsidRDefault="00CA7F80" w:rsidP="004F702C">
      <w:pPr>
        <w:pStyle w:val="ListParagraph"/>
        <w:numPr>
          <w:ilvl w:val="2"/>
          <w:numId w:val="2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Remove the clear plastic cap connecting to Bottle LL in the bottle rack. Using a new sterile 50</w:t>
      </w:r>
      <w:r w:rsidR="00841F2F" w:rsidRPr="00C305C4">
        <w:rPr>
          <w:rFonts w:ascii="Calibri" w:hAnsi="Calibri" w:cs="Calibri"/>
          <w:sz w:val="24"/>
          <w:szCs w:val="24"/>
          <w:highlight w:val="yellow"/>
        </w:rPr>
        <w:t xml:space="preserve"> </w:t>
      </w:r>
      <w:r w:rsidRPr="00C305C4">
        <w:rPr>
          <w:rFonts w:ascii="Calibri" w:hAnsi="Calibri" w:cs="Calibri"/>
          <w:sz w:val="24"/>
          <w:szCs w:val="24"/>
          <w:highlight w:val="yellow"/>
        </w:rPr>
        <w:t xml:space="preserve">mL syringe, remove the plunger and connect the nozzle to Bottle LL. Pour the sterile filtered water into the syringe barrel and inject it into bottle LL. </w:t>
      </w:r>
    </w:p>
    <w:p w14:paraId="79F0E972" w14:textId="77777777" w:rsidR="00841F2F" w:rsidRPr="00C305C4" w:rsidRDefault="00841F2F" w:rsidP="004F702C">
      <w:pPr>
        <w:pStyle w:val="ListParagraph"/>
        <w:spacing w:after="0" w:line="240" w:lineRule="auto"/>
        <w:ind w:left="0"/>
        <w:contextualSpacing w:val="0"/>
        <w:jc w:val="both"/>
        <w:rPr>
          <w:rFonts w:ascii="Calibri" w:hAnsi="Calibri" w:cs="Calibri"/>
          <w:sz w:val="24"/>
          <w:szCs w:val="24"/>
          <w:highlight w:val="yellow"/>
        </w:rPr>
      </w:pPr>
    </w:p>
    <w:p w14:paraId="7CE446AD" w14:textId="70B24493" w:rsidR="00CA7F80" w:rsidRPr="00C305C4" w:rsidRDefault="003541F4"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NOTE: </w:t>
      </w:r>
      <w:r w:rsidR="00CA7F80" w:rsidRPr="00C305C4">
        <w:rPr>
          <w:rFonts w:ascii="Calibri" w:hAnsi="Calibri" w:cs="Calibri"/>
          <w:sz w:val="24"/>
          <w:szCs w:val="24"/>
          <w:highlight w:val="yellow"/>
        </w:rPr>
        <w:t>The needleless connection ports can become stuck during the manufacturer’s sterilization procedure, so you may need to connect and disconnect the syringe several times in order to break the seal to the bottle and successfully inject the contents.</w:t>
      </w:r>
      <w:r w:rsidRPr="00C305C4">
        <w:rPr>
          <w:rFonts w:ascii="Calibri" w:hAnsi="Calibri" w:cs="Calibri"/>
          <w:sz w:val="24"/>
          <w:szCs w:val="24"/>
          <w:highlight w:val="yellow"/>
        </w:rPr>
        <w:t xml:space="preserve"> Alternatively, you can use a tube welder to connect a source bottle to the c-flex tubing in </w:t>
      </w:r>
      <w:r w:rsidR="00841F2F" w:rsidRPr="00C305C4">
        <w:rPr>
          <w:rFonts w:ascii="Calibri" w:hAnsi="Calibri" w:cs="Calibri"/>
          <w:sz w:val="24"/>
          <w:szCs w:val="24"/>
          <w:highlight w:val="yellow"/>
        </w:rPr>
        <w:t xml:space="preserve">a </w:t>
      </w:r>
      <w:r w:rsidRPr="00C305C4">
        <w:rPr>
          <w:rFonts w:ascii="Calibri" w:hAnsi="Calibri" w:cs="Calibri"/>
          <w:sz w:val="24"/>
          <w:szCs w:val="24"/>
          <w:highlight w:val="yellow"/>
        </w:rPr>
        <w:t>sterile fashion for the appropriate bottle.</w:t>
      </w:r>
    </w:p>
    <w:p w14:paraId="166132CD" w14:textId="77777777" w:rsidR="00841F2F" w:rsidRPr="00C305C4" w:rsidRDefault="00841F2F"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5C78671D" w14:textId="2EC8C8CC" w:rsidR="00CA7F80" w:rsidRPr="00C305C4" w:rsidRDefault="00CA7F80" w:rsidP="004F702C">
      <w:pPr>
        <w:pStyle w:val="ListParagraph"/>
        <w:numPr>
          <w:ilvl w:val="2"/>
          <w:numId w:val="2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Using this same procedure, fill bottle L with 25 mL of non-FBS-supplemented low glucose DMEM, bottle R with 25 mL of sterile PBS, and bottle RR with 8 mL of </w:t>
      </w:r>
      <w:r w:rsidR="005E7A4A" w:rsidRPr="00C305C4">
        <w:rPr>
          <w:rFonts w:ascii="Calibri" w:hAnsi="Calibri" w:cs="Calibri"/>
          <w:sz w:val="24"/>
          <w:szCs w:val="24"/>
          <w:highlight w:val="yellow"/>
        </w:rPr>
        <w:t>anti-adherence</w:t>
      </w:r>
      <w:r w:rsidRPr="00C305C4">
        <w:rPr>
          <w:rFonts w:ascii="Calibri" w:hAnsi="Calibri" w:cs="Calibri"/>
          <w:sz w:val="24"/>
          <w:szCs w:val="24"/>
          <w:highlight w:val="yellow"/>
        </w:rPr>
        <w:t xml:space="preserve"> rinse solution. Use a new sterile syringe for each liquid.</w:t>
      </w:r>
    </w:p>
    <w:p w14:paraId="2171259C" w14:textId="77777777" w:rsidR="005E7A4A" w:rsidRPr="00C305C4" w:rsidRDefault="005E7A4A"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28D035B9" w14:textId="12189E93" w:rsidR="00CA7F80" w:rsidRPr="00C305C4" w:rsidRDefault="00CA7F80" w:rsidP="004F702C">
      <w:pPr>
        <w:pStyle w:val="ListParagraph"/>
        <w:numPr>
          <w:ilvl w:val="2"/>
          <w:numId w:val="2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Repeat this procedure for as many consumables as required in the experiment.</w:t>
      </w:r>
    </w:p>
    <w:p w14:paraId="30CF5C02" w14:textId="77777777" w:rsidR="005E7A4A" w:rsidRPr="00C305C4" w:rsidRDefault="005E7A4A"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68E460F4" w14:textId="67CBFDB1" w:rsidR="005E7A4A" w:rsidRPr="00C305C4" w:rsidRDefault="001A4E58" w:rsidP="004F702C">
      <w:pPr>
        <w:pStyle w:val="ListParagraph"/>
        <w:numPr>
          <w:ilvl w:val="1"/>
          <w:numId w:val="2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Perform </w:t>
      </w:r>
      <w:r w:rsidR="00CA7F80" w:rsidRPr="00C305C4">
        <w:rPr>
          <w:rFonts w:ascii="Calibri" w:hAnsi="Calibri" w:cs="Calibri"/>
          <w:sz w:val="24"/>
          <w:szCs w:val="24"/>
          <w:highlight w:val="yellow"/>
        </w:rPr>
        <w:t xml:space="preserve">a POD self-test in each POD being used for this experiment. </w:t>
      </w:r>
    </w:p>
    <w:p w14:paraId="3B963D40" w14:textId="77777777" w:rsidR="005E7A4A" w:rsidRPr="00C305C4" w:rsidRDefault="005E7A4A"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209A4733" w14:textId="49221541" w:rsidR="00CA7F80" w:rsidRPr="00C305C4" w:rsidRDefault="003541F4"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NOTE: </w:t>
      </w:r>
      <w:r w:rsidR="00CA7F80" w:rsidRPr="00C305C4">
        <w:rPr>
          <w:rFonts w:ascii="Calibri" w:hAnsi="Calibri" w:cs="Calibri"/>
          <w:sz w:val="24"/>
          <w:szCs w:val="24"/>
          <w:highlight w:val="yellow"/>
        </w:rPr>
        <w:t>The self-test should complete with no issues; if a component of the self-test fails, address the failure before continuing.</w:t>
      </w:r>
    </w:p>
    <w:p w14:paraId="02DDFE6F" w14:textId="77777777" w:rsidR="005E7A4A" w:rsidRPr="00C305C4" w:rsidRDefault="005E7A4A"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63BB917D" w14:textId="6E33DAA7" w:rsidR="00CA7F80" w:rsidRPr="00C305C4" w:rsidRDefault="00CA7F80" w:rsidP="004F702C">
      <w:pPr>
        <w:pStyle w:val="ListParagraph"/>
        <w:numPr>
          <w:ilvl w:val="1"/>
          <w:numId w:val="2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Remove the self-test cassettes to their light-protected storage bags.</w:t>
      </w:r>
    </w:p>
    <w:p w14:paraId="3221C0DB" w14:textId="77777777" w:rsidR="001A4E58" w:rsidRPr="00C305C4"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2DC9B095" w14:textId="31C87609" w:rsidR="00CA7F80" w:rsidRPr="00C305C4" w:rsidRDefault="00CA7F80" w:rsidP="004F702C">
      <w:pPr>
        <w:pStyle w:val="ListParagraph"/>
        <w:numPr>
          <w:ilvl w:val="1"/>
          <w:numId w:val="2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lastRenderedPageBreak/>
        <w:t>Mount</w:t>
      </w:r>
      <w:r w:rsidR="00FD7B3E" w:rsidRPr="00C305C4">
        <w:rPr>
          <w:rFonts w:ascii="Calibri" w:hAnsi="Calibri" w:cs="Calibri"/>
          <w:sz w:val="24"/>
          <w:szCs w:val="24"/>
          <w:highlight w:val="yellow"/>
        </w:rPr>
        <w:t xml:space="preserve"> </w:t>
      </w:r>
      <w:r w:rsidRPr="00C305C4">
        <w:rPr>
          <w:rFonts w:ascii="Calibri" w:hAnsi="Calibri" w:cs="Calibri"/>
          <w:sz w:val="24"/>
          <w:szCs w:val="24"/>
          <w:highlight w:val="yellow"/>
        </w:rPr>
        <w:t>the consumable to the bioreactor</w:t>
      </w:r>
      <w:r w:rsidR="00FD7B3E" w:rsidRPr="00C305C4">
        <w:rPr>
          <w:rFonts w:ascii="Calibri" w:hAnsi="Calibri" w:cs="Calibri"/>
          <w:sz w:val="24"/>
          <w:szCs w:val="24"/>
          <w:highlight w:val="yellow"/>
        </w:rPr>
        <w:t xml:space="preserve"> as described below.</w:t>
      </w:r>
    </w:p>
    <w:p w14:paraId="6F5A3AA5" w14:textId="77777777" w:rsidR="001A4E58" w:rsidRPr="00C305C4"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42DBC8E0" w14:textId="3166C424" w:rsidR="00CA7F80" w:rsidRPr="00C305C4" w:rsidRDefault="00CA7F80" w:rsidP="004F702C">
      <w:pPr>
        <w:pStyle w:val="ListParagraph"/>
        <w:numPr>
          <w:ilvl w:val="2"/>
          <w:numId w:val="25"/>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Remove the green tape from the valves of the consumable and mount it into position in the POD. </w:t>
      </w:r>
      <w:r w:rsidR="001A4E58" w:rsidRPr="00C305C4">
        <w:rPr>
          <w:rFonts w:ascii="Calibri" w:hAnsi="Calibri" w:cs="Calibri"/>
          <w:sz w:val="24"/>
          <w:szCs w:val="24"/>
          <w:highlight w:val="yellow"/>
        </w:rPr>
        <w:t>Reinstall</w:t>
      </w:r>
      <w:r w:rsidRPr="00C305C4">
        <w:rPr>
          <w:rFonts w:ascii="Calibri" w:hAnsi="Calibri" w:cs="Calibri"/>
          <w:sz w:val="24"/>
          <w:szCs w:val="24"/>
          <w:highlight w:val="yellow"/>
        </w:rPr>
        <w:t xml:space="preserve"> the clamps and ensure no gas/air can be heard hissing as it escapes.</w:t>
      </w:r>
    </w:p>
    <w:p w14:paraId="2DDBEFC8" w14:textId="77777777" w:rsidR="001A4E58" w:rsidRPr="00C305C4"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1E5D41F3" w14:textId="177741C2" w:rsidR="00CA7F80" w:rsidRPr="00C305C4"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r w:rsidRPr="00C305C4">
        <w:rPr>
          <w:rFonts w:ascii="Calibri" w:hAnsi="Calibri" w:cs="Calibri"/>
          <w:sz w:val="24"/>
          <w:szCs w:val="24"/>
          <w:highlight w:val="yellow"/>
        </w:rPr>
        <w:t>1.4.2</w:t>
      </w:r>
      <w:r w:rsidRPr="00C305C4">
        <w:rPr>
          <w:rFonts w:ascii="Calibri" w:hAnsi="Calibri" w:cs="Calibri"/>
          <w:sz w:val="24"/>
          <w:szCs w:val="24"/>
          <w:highlight w:val="yellow"/>
        </w:rPr>
        <w:tab/>
      </w:r>
      <w:r w:rsidR="00CA7F80" w:rsidRPr="00C305C4">
        <w:rPr>
          <w:rFonts w:ascii="Calibri" w:hAnsi="Calibri" w:cs="Calibri"/>
          <w:sz w:val="24"/>
          <w:szCs w:val="24"/>
          <w:highlight w:val="yellow"/>
        </w:rPr>
        <w:t>Connect the white bottle rack pressure sensor line, the red air pressure line, and the blue vacuum line between the consumables and the base</w:t>
      </w:r>
      <w:r w:rsidRPr="00C305C4">
        <w:rPr>
          <w:rFonts w:ascii="Calibri" w:hAnsi="Calibri" w:cs="Calibri"/>
          <w:sz w:val="24"/>
          <w:szCs w:val="24"/>
          <w:highlight w:val="yellow"/>
        </w:rPr>
        <w:t xml:space="preserve"> </w:t>
      </w:r>
      <w:r w:rsidR="00CA7F80" w:rsidRPr="00C305C4">
        <w:rPr>
          <w:rFonts w:ascii="Calibri" w:hAnsi="Calibri" w:cs="Calibri"/>
          <w:sz w:val="24"/>
          <w:szCs w:val="24"/>
          <w:highlight w:val="yellow"/>
        </w:rPr>
        <w:t>station/POD</w:t>
      </w:r>
      <w:r w:rsidRPr="00C305C4">
        <w:rPr>
          <w:rFonts w:ascii="Calibri" w:hAnsi="Calibri" w:cs="Calibri"/>
          <w:sz w:val="24"/>
          <w:szCs w:val="24"/>
          <w:highlight w:val="yellow"/>
        </w:rPr>
        <w:t xml:space="preserve">. </w:t>
      </w:r>
      <w:r w:rsidR="00CA7F80" w:rsidRPr="00C305C4">
        <w:rPr>
          <w:rFonts w:ascii="Calibri" w:hAnsi="Calibri" w:cs="Calibri"/>
          <w:sz w:val="24"/>
          <w:szCs w:val="24"/>
          <w:highlight w:val="yellow"/>
        </w:rPr>
        <w:t>Ensure the side injection port is clamped shut with a white teardrop clamp.</w:t>
      </w:r>
    </w:p>
    <w:p w14:paraId="6E5DD6BA" w14:textId="77777777" w:rsidR="001A4E58" w:rsidRPr="00C305C4"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74D801D4" w14:textId="55227D1A" w:rsidR="00CA7F80" w:rsidRPr="00C305C4" w:rsidRDefault="00CA7F80" w:rsidP="004F702C">
      <w:pPr>
        <w:pStyle w:val="ListParagraph"/>
        <w:numPr>
          <w:ilvl w:val="2"/>
          <w:numId w:val="26"/>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Follow the software steps to initiate a new experiment. These culminate with the </w:t>
      </w:r>
      <w:proofErr w:type="spellStart"/>
      <w:r w:rsidRPr="00C305C4">
        <w:rPr>
          <w:rFonts w:ascii="Calibri" w:hAnsi="Calibri" w:cs="Calibri"/>
          <w:sz w:val="24"/>
          <w:szCs w:val="24"/>
          <w:highlight w:val="yellow"/>
        </w:rPr>
        <w:t>autoprime</w:t>
      </w:r>
      <w:proofErr w:type="spellEnd"/>
      <w:r w:rsidRPr="00C305C4">
        <w:rPr>
          <w:rFonts w:ascii="Calibri" w:hAnsi="Calibri" w:cs="Calibri"/>
          <w:sz w:val="24"/>
          <w:szCs w:val="24"/>
          <w:highlight w:val="yellow"/>
        </w:rPr>
        <w:t xml:space="preserve"> and calibrate feature, which takes ~4-5 h and can run overnight.</w:t>
      </w:r>
    </w:p>
    <w:p w14:paraId="1040F80B" w14:textId="77777777" w:rsidR="001A4E58" w:rsidRPr="004F702C"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DCB1722" w14:textId="77777777" w:rsidR="00CA7F80" w:rsidRPr="004F702C" w:rsidRDefault="00CA7F80" w:rsidP="004F702C">
      <w:pPr>
        <w:pStyle w:val="ListParagraph"/>
        <w:numPr>
          <w:ilvl w:val="1"/>
          <w:numId w:val="26"/>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Label each bottle rack with its POD location so it is easy to distinguish which POD to return the consumable to after it has been removed from the bioreactor. Use colored tape to indicate the position: Pod0 = red, Pod1 = orange, Pod2 = yellow, Pod3 = green. Write the name of the experiment and the date on the tape.</w:t>
      </w:r>
    </w:p>
    <w:p w14:paraId="385D56D7" w14:textId="77777777" w:rsidR="001A4E58" w:rsidRPr="004F702C"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343233C" w14:textId="2CCBAF23" w:rsidR="00CA7F80" w:rsidRPr="004F702C" w:rsidRDefault="00CA7F80" w:rsidP="004F702C">
      <w:pPr>
        <w:pStyle w:val="ListParagraph"/>
        <w:numPr>
          <w:ilvl w:val="1"/>
          <w:numId w:val="26"/>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Leave the consumables to calibrate overnight. Ensure </w:t>
      </w:r>
      <w:r w:rsidR="001A4E58" w:rsidRPr="004F702C">
        <w:rPr>
          <w:rFonts w:ascii="Calibri" w:hAnsi="Calibri" w:cs="Calibri"/>
          <w:sz w:val="24"/>
          <w:szCs w:val="24"/>
        </w:rPr>
        <w:t>the media</w:t>
      </w:r>
      <w:r w:rsidRPr="004F702C">
        <w:rPr>
          <w:rFonts w:ascii="Calibri" w:hAnsi="Calibri" w:cs="Calibri"/>
          <w:sz w:val="24"/>
          <w:szCs w:val="24"/>
        </w:rPr>
        <w:t xml:space="preserve"> </w:t>
      </w:r>
      <w:r w:rsidR="00974258">
        <w:rPr>
          <w:rFonts w:ascii="Calibri" w:hAnsi="Calibri" w:cs="Calibri"/>
          <w:sz w:val="24"/>
          <w:szCs w:val="24"/>
        </w:rPr>
        <w:t>can</w:t>
      </w:r>
      <w:r w:rsidRPr="004F702C">
        <w:rPr>
          <w:rFonts w:ascii="Calibri" w:hAnsi="Calibri" w:cs="Calibri"/>
          <w:sz w:val="24"/>
          <w:szCs w:val="24"/>
        </w:rPr>
        <w:t xml:space="preserve"> enter the reactor and exit into the waste line.</w:t>
      </w:r>
    </w:p>
    <w:p w14:paraId="29200836" w14:textId="77777777" w:rsidR="001A4E58" w:rsidRPr="004F702C"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2AFA7355" w14:textId="7EECBE4A" w:rsidR="00CA7F80" w:rsidRPr="004F702C" w:rsidRDefault="00CA7F80" w:rsidP="004F702C">
      <w:pPr>
        <w:pStyle w:val="ListParagraph"/>
        <w:numPr>
          <w:ilvl w:val="1"/>
          <w:numId w:val="26"/>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If planning to use cells </w:t>
      </w:r>
      <w:r w:rsidR="003541F4" w:rsidRPr="004F702C">
        <w:rPr>
          <w:rFonts w:ascii="Calibri" w:hAnsi="Calibri" w:cs="Calibri"/>
          <w:sz w:val="24"/>
          <w:szCs w:val="24"/>
        </w:rPr>
        <w:t>stored in liquid nitrogen</w:t>
      </w:r>
      <w:r w:rsidRPr="004F702C">
        <w:rPr>
          <w:rFonts w:ascii="Calibri" w:hAnsi="Calibri" w:cs="Calibri"/>
          <w:sz w:val="24"/>
          <w:szCs w:val="24"/>
        </w:rPr>
        <w:t>, thaw and plate them so they have &gt;</w:t>
      </w:r>
      <w:r w:rsidR="003541F4" w:rsidRPr="004F702C">
        <w:rPr>
          <w:rFonts w:ascii="Calibri" w:hAnsi="Calibri" w:cs="Calibri"/>
          <w:sz w:val="24"/>
          <w:szCs w:val="24"/>
        </w:rPr>
        <w:t xml:space="preserve"> </w:t>
      </w:r>
      <w:r w:rsidRPr="004F702C">
        <w:rPr>
          <w:rFonts w:ascii="Calibri" w:hAnsi="Calibri" w:cs="Calibri"/>
          <w:sz w:val="24"/>
          <w:szCs w:val="24"/>
        </w:rPr>
        <w:t xml:space="preserve">24 h to recover from </w:t>
      </w:r>
      <w:proofErr w:type="spellStart"/>
      <w:r w:rsidRPr="004F702C">
        <w:rPr>
          <w:rFonts w:ascii="Calibri" w:hAnsi="Calibri" w:cs="Calibri"/>
          <w:sz w:val="24"/>
          <w:szCs w:val="24"/>
        </w:rPr>
        <w:t>cryo</w:t>
      </w:r>
      <w:proofErr w:type="spellEnd"/>
      <w:r w:rsidRPr="004F702C">
        <w:rPr>
          <w:rFonts w:ascii="Calibri" w:hAnsi="Calibri" w:cs="Calibri"/>
          <w:sz w:val="24"/>
          <w:szCs w:val="24"/>
        </w:rPr>
        <w:t xml:space="preserve"> storage prior to injection.</w:t>
      </w:r>
    </w:p>
    <w:p w14:paraId="6D5E57BA" w14:textId="77777777" w:rsidR="001A4E58" w:rsidRPr="004F702C"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68B19BBB" w14:textId="7AA3A9B9" w:rsidR="003541F4" w:rsidRPr="004F702C" w:rsidRDefault="003541F4" w:rsidP="004F702C">
      <w:pPr>
        <w:pStyle w:val="ListParagraph"/>
        <w:numPr>
          <w:ilvl w:val="0"/>
          <w:numId w:val="26"/>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4F702C">
        <w:rPr>
          <w:rFonts w:ascii="Calibri" w:hAnsi="Calibri" w:cs="Calibri"/>
          <w:b/>
          <w:bCs/>
          <w:sz w:val="24"/>
          <w:szCs w:val="24"/>
        </w:rPr>
        <w:t>Recalibration and microcarrier preparation</w:t>
      </w:r>
    </w:p>
    <w:p w14:paraId="5B5A8422" w14:textId="77777777" w:rsidR="001A4E58" w:rsidRPr="004F702C"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9A3D965" w14:textId="5B4D2121" w:rsidR="003541F4" w:rsidRPr="004F702C" w:rsidRDefault="003541F4" w:rsidP="004F702C">
      <w:pPr>
        <w:pStyle w:val="ListParagraph"/>
        <w:numPr>
          <w:ilvl w:val="1"/>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Ensure the </w:t>
      </w:r>
      <w:proofErr w:type="spellStart"/>
      <w:r w:rsidR="001A4E58" w:rsidRPr="004F702C">
        <w:rPr>
          <w:rFonts w:ascii="Calibri" w:hAnsi="Calibri" w:cs="Calibri"/>
          <w:sz w:val="24"/>
          <w:szCs w:val="24"/>
        </w:rPr>
        <w:t>autopriming</w:t>
      </w:r>
      <w:proofErr w:type="spellEnd"/>
      <w:r w:rsidR="001A4E58" w:rsidRPr="004F702C">
        <w:rPr>
          <w:rFonts w:ascii="Calibri" w:hAnsi="Calibri" w:cs="Calibri"/>
          <w:sz w:val="24"/>
          <w:szCs w:val="24"/>
        </w:rPr>
        <w:t xml:space="preserve"> and calibrating steps have been</w:t>
      </w:r>
      <w:r w:rsidRPr="004F702C">
        <w:rPr>
          <w:rFonts w:ascii="Calibri" w:hAnsi="Calibri" w:cs="Calibri"/>
          <w:sz w:val="24"/>
          <w:szCs w:val="24"/>
        </w:rPr>
        <w:t xml:space="preserve"> completed successfully.</w:t>
      </w:r>
    </w:p>
    <w:p w14:paraId="45D46568" w14:textId="77777777" w:rsidR="001A4E58" w:rsidRPr="004F702C"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6EB7D3CA" w14:textId="4A573B0D" w:rsidR="003541F4" w:rsidRPr="004F702C" w:rsidRDefault="003541F4" w:rsidP="004F702C">
      <w:pPr>
        <w:pStyle w:val="ListParagraph"/>
        <w:numPr>
          <w:ilvl w:val="2"/>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If calibration has not </w:t>
      </w:r>
      <w:r w:rsidR="001A4E58" w:rsidRPr="004F702C">
        <w:rPr>
          <w:rFonts w:ascii="Calibri" w:hAnsi="Calibri" w:cs="Calibri"/>
          <w:sz w:val="24"/>
          <w:szCs w:val="24"/>
        </w:rPr>
        <w:t xml:space="preserve">been </w:t>
      </w:r>
      <w:r w:rsidRPr="004F702C">
        <w:rPr>
          <w:rFonts w:ascii="Calibri" w:hAnsi="Calibri" w:cs="Calibri"/>
          <w:sz w:val="24"/>
          <w:szCs w:val="24"/>
        </w:rPr>
        <w:t>completed successfully, identify and fix any root cause issues and then attempt a recalibration. Common issues include neglecting to remove the white bottle rack clamp, neglecting to remove the green tape from the consumable before placing it in the POD, and insufficient media volume in the media bottle.</w:t>
      </w:r>
    </w:p>
    <w:p w14:paraId="518ADAA3" w14:textId="77777777" w:rsidR="001A4E58" w:rsidRPr="004F702C"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7C3CA6D1" w14:textId="4B2A164A" w:rsidR="003541F4" w:rsidRPr="004F702C" w:rsidRDefault="0BD6E2B1" w:rsidP="004F702C">
      <w:pPr>
        <w:pStyle w:val="ListParagraph"/>
        <w:numPr>
          <w:ilvl w:val="1"/>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Ensure the dissolved oxygen sensors are stable</w:t>
      </w:r>
      <w:r w:rsidR="632D25A9" w:rsidRPr="004F702C">
        <w:rPr>
          <w:rFonts w:ascii="Calibri" w:hAnsi="Calibri" w:cs="Calibri"/>
          <w:sz w:val="24"/>
          <w:szCs w:val="24"/>
        </w:rPr>
        <w:t>.</w:t>
      </w:r>
    </w:p>
    <w:p w14:paraId="52D5382C" w14:textId="77777777" w:rsidR="001A4E58" w:rsidRPr="004F702C" w:rsidRDefault="001A4E58"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6F1A4F7D" w14:textId="7EE951DE" w:rsidR="003541F4" w:rsidRPr="004F702C" w:rsidRDefault="006D350C" w:rsidP="004F702C">
      <w:pPr>
        <w:pStyle w:val="ListParagraph"/>
        <w:numPr>
          <w:ilvl w:val="2"/>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Nearly </w:t>
      </w:r>
      <w:r w:rsidR="003541F4" w:rsidRPr="004F702C">
        <w:rPr>
          <w:rFonts w:ascii="Calibri" w:hAnsi="Calibri" w:cs="Calibri"/>
          <w:sz w:val="24"/>
          <w:szCs w:val="24"/>
        </w:rPr>
        <w:t>10% of consumables will exhibit sensor drift in the DO sensor after calibration</w:t>
      </w:r>
      <w:r w:rsidRPr="004F702C">
        <w:rPr>
          <w:rFonts w:ascii="Calibri" w:hAnsi="Calibri" w:cs="Calibri"/>
          <w:sz w:val="24"/>
          <w:szCs w:val="24"/>
        </w:rPr>
        <w:t>. Perform</w:t>
      </w:r>
      <w:r w:rsidR="003541F4" w:rsidRPr="004F702C">
        <w:rPr>
          <w:rFonts w:ascii="Calibri" w:hAnsi="Calibri" w:cs="Calibri"/>
          <w:sz w:val="24"/>
          <w:szCs w:val="24"/>
        </w:rPr>
        <w:t xml:space="preserve"> the preferred corrective action</w:t>
      </w:r>
      <w:r w:rsidRPr="004F702C">
        <w:rPr>
          <w:rFonts w:ascii="Calibri" w:hAnsi="Calibri" w:cs="Calibri"/>
          <w:sz w:val="24"/>
          <w:szCs w:val="24"/>
        </w:rPr>
        <w:t>, which</w:t>
      </w:r>
      <w:r w:rsidR="003541F4" w:rsidRPr="004F702C">
        <w:rPr>
          <w:rFonts w:ascii="Calibri" w:hAnsi="Calibri" w:cs="Calibri"/>
          <w:sz w:val="24"/>
          <w:szCs w:val="24"/>
        </w:rPr>
        <w:t xml:space="preserve"> is to re-run the full calibration. If required</w:t>
      </w:r>
      <w:r w:rsidRPr="004F702C">
        <w:rPr>
          <w:rFonts w:ascii="Calibri" w:hAnsi="Calibri" w:cs="Calibri"/>
          <w:sz w:val="24"/>
          <w:szCs w:val="24"/>
        </w:rPr>
        <w:t>, perform one of the following.</w:t>
      </w:r>
    </w:p>
    <w:p w14:paraId="673EF575" w14:textId="77777777" w:rsidR="006D350C" w:rsidRPr="004F702C" w:rsidRDefault="006D350C"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0F34E44E" w14:textId="25FB65AC" w:rsidR="003541F4" w:rsidRPr="004F702C" w:rsidRDefault="003541F4" w:rsidP="004F702C">
      <w:pPr>
        <w:pStyle w:val="ListParagraph"/>
        <w:numPr>
          <w:ilvl w:val="3"/>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Ensure there is no air in the cassette, then uncheck the </w:t>
      </w:r>
      <w:r w:rsidR="006D350C" w:rsidRPr="004F702C">
        <w:rPr>
          <w:rFonts w:ascii="Calibri" w:hAnsi="Calibri" w:cs="Calibri"/>
          <w:b/>
          <w:bCs/>
          <w:sz w:val="24"/>
          <w:szCs w:val="24"/>
        </w:rPr>
        <w:t>D</w:t>
      </w:r>
      <w:r w:rsidRPr="004F702C">
        <w:rPr>
          <w:rFonts w:ascii="Calibri" w:hAnsi="Calibri" w:cs="Calibri"/>
          <w:b/>
          <w:bCs/>
          <w:sz w:val="24"/>
          <w:szCs w:val="24"/>
        </w:rPr>
        <w:t>isplay plots</w:t>
      </w:r>
      <w:r w:rsidRPr="004F702C">
        <w:rPr>
          <w:rFonts w:ascii="Calibri" w:hAnsi="Calibri" w:cs="Calibri"/>
          <w:sz w:val="24"/>
          <w:szCs w:val="24"/>
        </w:rPr>
        <w:t xml:space="preserve"> checkbox to show controls, then click </w:t>
      </w:r>
      <w:proofErr w:type="spellStart"/>
      <w:r w:rsidRPr="004F702C">
        <w:rPr>
          <w:rFonts w:ascii="Calibri" w:hAnsi="Calibri" w:cs="Calibri"/>
          <w:b/>
          <w:bCs/>
          <w:sz w:val="24"/>
          <w:szCs w:val="24"/>
        </w:rPr>
        <w:t>Autocalibrate</w:t>
      </w:r>
      <w:proofErr w:type="spellEnd"/>
      <w:r w:rsidRPr="004F702C">
        <w:rPr>
          <w:rFonts w:ascii="Calibri" w:hAnsi="Calibri" w:cs="Calibri"/>
          <w:b/>
          <w:bCs/>
          <w:sz w:val="24"/>
          <w:szCs w:val="24"/>
        </w:rPr>
        <w:t xml:space="preserve"> DO and </w:t>
      </w:r>
      <w:proofErr w:type="spellStart"/>
      <w:r w:rsidRPr="004F702C">
        <w:rPr>
          <w:rFonts w:ascii="Calibri" w:hAnsi="Calibri" w:cs="Calibri"/>
          <w:b/>
          <w:bCs/>
          <w:sz w:val="24"/>
          <w:szCs w:val="24"/>
        </w:rPr>
        <w:t>pH</w:t>
      </w:r>
      <w:r w:rsidRPr="004F702C">
        <w:rPr>
          <w:rFonts w:ascii="Calibri" w:hAnsi="Calibri" w:cs="Calibri"/>
          <w:sz w:val="24"/>
          <w:szCs w:val="24"/>
        </w:rPr>
        <w:t>.</w:t>
      </w:r>
      <w:proofErr w:type="spellEnd"/>
    </w:p>
    <w:p w14:paraId="79A1A642" w14:textId="77777777" w:rsidR="006D350C" w:rsidRPr="004F702C" w:rsidRDefault="006D350C"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68B44BD9" w14:textId="5D52F83A" w:rsidR="000F4B8D" w:rsidRPr="004F702C" w:rsidRDefault="003541F4" w:rsidP="004F702C">
      <w:pPr>
        <w:pStyle w:val="ListParagraph"/>
        <w:numPr>
          <w:ilvl w:val="4"/>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If air was present in the reactor when a recalibration is needed</w:t>
      </w:r>
      <w:r w:rsidR="006D350C" w:rsidRPr="004F702C">
        <w:rPr>
          <w:rFonts w:ascii="Calibri" w:hAnsi="Calibri" w:cs="Calibri"/>
          <w:sz w:val="24"/>
          <w:szCs w:val="24"/>
        </w:rPr>
        <w:t>, r</w:t>
      </w:r>
      <w:r w:rsidRPr="004F702C">
        <w:rPr>
          <w:rFonts w:ascii="Calibri" w:hAnsi="Calibri" w:cs="Calibri"/>
          <w:sz w:val="24"/>
          <w:szCs w:val="24"/>
        </w:rPr>
        <w:t xml:space="preserve">eturn to the first page of the MBS dashboard by clicking on the </w:t>
      </w:r>
      <w:r w:rsidR="006D350C" w:rsidRPr="004F702C">
        <w:rPr>
          <w:rFonts w:ascii="Calibri" w:hAnsi="Calibri" w:cs="Calibri"/>
          <w:b/>
          <w:bCs/>
          <w:sz w:val="24"/>
          <w:szCs w:val="24"/>
        </w:rPr>
        <w:t>B</w:t>
      </w:r>
      <w:r w:rsidRPr="004F702C">
        <w:rPr>
          <w:rFonts w:ascii="Calibri" w:hAnsi="Calibri" w:cs="Calibri"/>
          <w:b/>
          <w:bCs/>
          <w:sz w:val="24"/>
          <w:szCs w:val="24"/>
        </w:rPr>
        <w:t>lue left arrow</w:t>
      </w:r>
      <w:r w:rsidRPr="004F702C">
        <w:rPr>
          <w:rFonts w:ascii="Calibri" w:hAnsi="Calibri" w:cs="Calibri"/>
          <w:sz w:val="24"/>
          <w:szCs w:val="24"/>
        </w:rPr>
        <w:t xml:space="preserve"> in the top left corner of the window for the specific POD in question. Click on the </w:t>
      </w:r>
      <w:r w:rsidR="00961891" w:rsidRPr="004F702C">
        <w:rPr>
          <w:rFonts w:ascii="Calibri" w:hAnsi="Calibri" w:cs="Calibri"/>
          <w:b/>
          <w:bCs/>
          <w:sz w:val="24"/>
          <w:szCs w:val="24"/>
        </w:rPr>
        <w:t>B</w:t>
      </w:r>
      <w:r w:rsidRPr="004F702C">
        <w:rPr>
          <w:rFonts w:ascii="Calibri" w:hAnsi="Calibri" w:cs="Calibri"/>
          <w:b/>
          <w:bCs/>
          <w:sz w:val="24"/>
          <w:szCs w:val="24"/>
        </w:rPr>
        <w:t>utton</w:t>
      </w:r>
      <w:r w:rsidRPr="004F702C">
        <w:rPr>
          <w:rFonts w:ascii="Calibri" w:hAnsi="Calibri" w:cs="Calibri"/>
          <w:sz w:val="24"/>
          <w:szCs w:val="24"/>
        </w:rPr>
        <w:t xml:space="preserve"> to engage manual ops</w:t>
      </w:r>
      <w:r w:rsidR="00961891" w:rsidRPr="004F702C">
        <w:rPr>
          <w:rFonts w:ascii="Calibri" w:hAnsi="Calibri" w:cs="Calibri"/>
          <w:sz w:val="24"/>
          <w:szCs w:val="24"/>
        </w:rPr>
        <w:t xml:space="preserve">. </w:t>
      </w:r>
      <w:r w:rsidRPr="004F702C">
        <w:rPr>
          <w:rFonts w:ascii="Calibri" w:hAnsi="Calibri" w:cs="Calibri"/>
          <w:sz w:val="24"/>
          <w:szCs w:val="24"/>
        </w:rPr>
        <w:t xml:space="preserve">Check the </w:t>
      </w:r>
      <w:r w:rsidR="00961891" w:rsidRPr="004F702C">
        <w:rPr>
          <w:rFonts w:ascii="Calibri" w:hAnsi="Calibri" w:cs="Calibri"/>
          <w:b/>
          <w:bCs/>
          <w:sz w:val="24"/>
          <w:szCs w:val="24"/>
        </w:rPr>
        <w:t>W</w:t>
      </w:r>
      <w:r w:rsidRPr="004F702C">
        <w:rPr>
          <w:rFonts w:ascii="Calibri" w:hAnsi="Calibri" w:cs="Calibri"/>
          <w:b/>
          <w:bCs/>
          <w:sz w:val="24"/>
          <w:szCs w:val="24"/>
        </w:rPr>
        <w:t xml:space="preserve">aste </w:t>
      </w:r>
      <w:r w:rsidRPr="004F702C">
        <w:rPr>
          <w:rFonts w:ascii="Calibri" w:hAnsi="Calibri" w:cs="Calibri"/>
          <w:b/>
          <w:bCs/>
          <w:sz w:val="24"/>
          <w:szCs w:val="24"/>
        </w:rPr>
        <w:lastRenderedPageBreak/>
        <w:t>tube ready</w:t>
      </w:r>
      <w:r w:rsidRPr="004F702C">
        <w:rPr>
          <w:rFonts w:ascii="Calibri" w:hAnsi="Calibri" w:cs="Calibri"/>
          <w:sz w:val="24"/>
          <w:szCs w:val="24"/>
        </w:rPr>
        <w:t xml:space="preserve"> box and enter </w:t>
      </w:r>
      <w:r w:rsidR="000F4B8D" w:rsidRPr="004F702C">
        <w:rPr>
          <w:rFonts w:ascii="Calibri" w:hAnsi="Calibri" w:cs="Calibri"/>
          <w:sz w:val="24"/>
          <w:szCs w:val="24"/>
        </w:rPr>
        <w:t>W in the text entry box to select the waste bottle.</w:t>
      </w:r>
      <w:r w:rsidR="00961891" w:rsidRPr="004F702C">
        <w:rPr>
          <w:rFonts w:ascii="Calibri" w:hAnsi="Calibri" w:cs="Calibri"/>
          <w:sz w:val="24"/>
          <w:szCs w:val="24"/>
        </w:rPr>
        <w:t xml:space="preserve"> </w:t>
      </w:r>
      <w:r w:rsidR="000F4B8D" w:rsidRPr="004F702C">
        <w:rPr>
          <w:rFonts w:ascii="Calibri" w:hAnsi="Calibri" w:cs="Calibri"/>
          <w:sz w:val="24"/>
          <w:szCs w:val="24"/>
        </w:rPr>
        <w:t xml:space="preserve">Click the </w:t>
      </w:r>
      <w:r w:rsidR="00961891" w:rsidRPr="004F702C">
        <w:rPr>
          <w:rFonts w:ascii="Calibri" w:hAnsi="Calibri" w:cs="Calibri"/>
          <w:b/>
          <w:bCs/>
          <w:sz w:val="24"/>
          <w:szCs w:val="24"/>
        </w:rPr>
        <w:t>E</w:t>
      </w:r>
      <w:r w:rsidR="000F4B8D" w:rsidRPr="004F702C">
        <w:rPr>
          <w:rFonts w:ascii="Calibri" w:hAnsi="Calibri" w:cs="Calibri"/>
          <w:b/>
          <w:bCs/>
          <w:sz w:val="24"/>
          <w:szCs w:val="24"/>
        </w:rPr>
        <w:t>ject-wash</w:t>
      </w:r>
      <w:r w:rsidR="000F4B8D" w:rsidRPr="004F702C">
        <w:rPr>
          <w:rFonts w:ascii="Calibri" w:hAnsi="Calibri" w:cs="Calibri"/>
          <w:sz w:val="24"/>
          <w:szCs w:val="24"/>
        </w:rPr>
        <w:t xml:space="preserve"> button, then click </w:t>
      </w:r>
      <w:r w:rsidR="00961891" w:rsidRPr="004F702C">
        <w:rPr>
          <w:rFonts w:ascii="Calibri" w:hAnsi="Calibri" w:cs="Calibri"/>
          <w:b/>
          <w:bCs/>
          <w:sz w:val="24"/>
          <w:szCs w:val="24"/>
        </w:rPr>
        <w:t>Y</w:t>
      </w:r>
      <w:r w:rsidR="000F4B8D" w:rsidRPr="004F702C">
        <w:rPr>
          <w:rFonts w:ascii="Calibri" w:hAnsi="Calibri" w:cs="Calibri"/>
          <w:b/>
          <w:bCs/>
          <w:sz w:val="24"/>
          <w:szCs w:val="24"/>
        </w:rPr>
        <w:t>es</w:t>
      </w:r>
      <w:r w:rsidR="000F4B8D" w:rsidRPr="004F702C">
        <w:rPr>
          <w:rFonts w:ascii="Calibri" w:hAnsi="Calibri" w:cs="Calibri"/>
          <w:sz w:val="24"/>
          <w:szCs w:val="24"/>
        </w:rPr>
        <w:t xml:space="preserve"> on the pop-up window. This will empty the reactor chambers and refill them with media from the media source bottle.</w:t>
      </w:r>
    </w:p>
    <w:p w14:paraId="11D3A7D7" w14:textId="77777777" w:rsidR="00961891" w:rsidRPr="004F702C" w:rsidRDefault="00961891"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4635A594" w14:textId="77777777" w:rsidR="00961891" w:rsidRPr="004F702C" w:rsidRDefault="000F4B8D" w:rsidP="004F702C">
      <w:pPr>
        <w:pStyle w:val="ListParagraph"/>
        <w:numPr>
          <w:ilvl w:val="1"/>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Prepare the correct number of microcarriers in 15</w:t>
      </w:r>
      <w:r w:rsidR="00961891" w:rsidRPr="004F702C">
        <w:rPr>
          <w:rFonts w:ascii="Calibri" w:hAnsi="Calibri" w:cs="Calibri"/>
          <w:sz w:val="24"/>
          <w:szCs w:val="24"/>
        </w:rPr>
        <w:t xml:space="preserve"> </w:t>
      </w:r>
      <w:r w:rsidRPr="004F702C">
        <w:rPr>
          <w:rFonts w:ascii="Calibri" w:hAnsi="Calibri" w:cs="Calibri"/>
          <w:sz w:val="24"/>
          <w:szCs w:val="24"/>
        </w:rPr>
        <w:t xml:space="preserve">mL conical tubes, one for each condition. </w:t>
      </w:r>
    </w:p>
    <w:p w14:paraId="1EF755CA" w14:textId="77777777" w:rsidR="00961891" w:rsidRPr="004F702C" w:rsidRDefault="00961891"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F3A87E5" w14:textId="4B947D0C" w:rsidR="000F4B8D" w:rsidRPr="004F702C" w:rsidRDefault="000F4B8D"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 xml:space="preserve">NOTE: </w:t>
      </w:r>
      <w:r w:rsidR="00961891" w:rsidRPr="004F702C">
        <w:rPr>
          <w:rFonts w:ascii="Calibri" w:hAnsi="Calibri" w:cs="Calibri"/>
          <w:sz w:val="24"/>
          <w:szCs w:val="24"/>
        </w:rPr>
        <w:t>M</w:t>
      </w:r>
      <w:r w:rsidRPr="004F702C">
        <w:rPr>
          <w:rFonts w:ascii="Calibri" w:hAnsi="Calibri" w:cs="Calibri"/>
          <w:sz w:val="24"/>
          <w:szCs w:val="24"/>
        </w:rPr>
        <w:t xml:space="preserve">icrocarrier number, aggregate surface area, and cell seeding density will depend on your application. For this protocol, </w:t>
      </w:r>
      <w:r w:rsidR="00C12C36" w:rsidRPr="004F702C">
        <w:rPr>
          <w:rFonts w:ascii="Calibri" w:hAnsi="Calibri" w:cs="Calibri"/>
          <w:sz w:val="24"/>
          <w:szCs w:val="24"/>
        </w:rPr>
        <w:t>it is recommended to</w:t>
      </w:r>
      <w:r w:rsidRPr="004F702C">
        <w:rPr>
          <w:rFonts w:ascii="Calibri" w:hAnsi="Calibri" w:cs="Calibri"/>
          <w:sz w:val="24"/>
          <w:szCs w:val="24"/>
        </w:rPr>
        <w:t xml:space="preserve"> inject an absolute number of microcarriers that </w:t>
      </w:r>
      <w:r w:rsidR="00C12C36" w:rsidRPr="004F702C">
        <w:rPr>
          <w:rFonts w:ascii="Calibri" w:hAnsi="Calibri" w:cs="Calibri"/>
          <w:sz w:val="24"/>
          <w:szCs w:val="24"/>
        </w:rPr>
        <w:t xml:space="preserve">results </w:t>
      </w:r>
      <w:r w:rsidRPr="004F702C">
        <w:rPr>
          <w:rFonts w:ascii="Calibri" w:hAnsi="Calibri" w:cs="Calibri"/>
          <w:sz w:val="24"/>
          <w:szCs w:val="24"/>
        </w:rPr>
        <w:t>in 75 cm</w:t>
      </w:r>
      <w:r w:rsidRPr="004F702C">
        <w:rPr>
          <w:rFonts w:ascii="Calibri" w:hAnsi="Calibri" w:cs="Calibri"/>
          <w:sz w:val="24"/>
          <w:szCs w:val="24"/>
          <w:vertAlign w:val="superscript"/>
        </w:rPr>
        <w:t xml:space="preserve">2 </w:t>
      </w:r>
      <w:r w:rsidRPr="004F702C">
        <w:rPr>
          <w:rFonts w:ascii="Calibri" w:hAnsi="Calibri" w:cs="Calibri"/>
          <w:sz w:val="24"/>
          <w:szCs w:val="24"/>
        </w:rPr>
        <w:t>of available microcarrier growth area for comparison to a T75 flask.</w:t>
      </w:r>
    </w:p>
    <w:p w14:paraId="0F6C7685" w14:textId="77777777" w:rsidR="00961891" w:rsidRPr="004F702C" w:rsidRDefault="00961891"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62C40718" w14:textId="1A8E1F9C" w:rsidR="000F4B8D" w:rsidRPr="004F702C" w:rsidRDefault="006A4D90" w:rsidP="004F702C">
      <w:pPr>
        <w:pStyle w:val="ListParagraph"/>
        <w:numPr>
          <w:ilvl w:val="1"/>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Allow </w:t>
      </w:r>
      <w:r w:rsidR="00961891" w:rsidRPr="004F702C">
        <w:rPr>
          <w:rFonts w:ascii="Calibri" w:hAnsi="Calibri" w:cs="Calibri"/>
          <w:sz w:val="24"/>
          <w:szCs w:val="24"/>
        </w:rPr>
        <w:t>microcarriers</w:t>
      </w:r>
      <w:r w:rsidRPr="004F702C">
        <w:rPr>
          <w:rFonts w:ascii="Calibri" w:hAnsi="Calibri" w:cs="Calibri"/>
          <w:sz w:val="24"/>
          <w:szCs w:val="24"/>
        </w:rPr>
        <w:t xml:space="preserve"> to settle in the tube; aspirate out as much supernatant as possible without removing microcarriers in order to make room for cells and fresh media.</w:t>
      </w:r>
    </w:p>
    <w:p w14:paraId="2D5F636A" w14:textId="77777777" w:rsidR="00961891" w:rsidRPr="004F702C" w:rsidRDefault="00961891"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EC51BF5" w14:textId="7C8F5FF7" w:rsidR="006A4D90" w:rsidRPr="004F702C" w:rsidRDefault="7AEBFC8B" w:rsidP="004F702C">
      <w:pPr>
        <w:pStyle w:val="ListParagraph"/>
        <w:numPr>
          <w:ilvl w:val="0"/>
          <w:numId w:val="27"/>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4F702C">
        <w:rPr>
          <w:rFonts w:ascii="Calibri" w:hAnsi="Calibri" w:cs="Calibri"/>
          <w:b/>
          <w:bCs/>
          <w:sz w:val="24"/>
          <w:szCs w:val="24"/>
        </w:rPr>
        <w:t xml:space="preserve">Cell and </w:t>
      </w:r>
      <w:r w:rsidR="731C26EE" w:rsidRPr="004F702C">
        <w:rPr>
          <w:rFonts w:ascii="Calibri" w:hAnsi="Calibri" w:cs="Calibri"/>
          <w:b/>
          <w:bCs/>
          <w:sz w:val="24"/>
          <w:szCs w:val="24"/>
        </w:rPr>
        <w:t>m</w:t>
      </w:r>
      <w:r w:rsidRPr="004F702C">
        <w:rPr>
          <w:rFonts w:ascii="Calibri" w:hAnsi="Calibri" w:cs="Calibri"/>
          <w:b/>
          <w:bCs/>
          <w:sz w:val="24"/>
          <w:szCs w:val="24"/>
        </w:rPr>
        <w:t>icrocarrier</w:t>
      </w:r>
      <w:r w:rsidR="731C26EE" w:rsidRPr="004F702C">
        <w:rPr>
          <w:rFonts w:ascii="Calibri" w:hAnsi="Calibri" w:cs="Calibri"/>
          <w:b/>
          <w:bCs/>
          <w:sz w:val="24"/>
          <w:szCs w:val="24"/>
        </w:rPr>
        <w:t xml:space="preserve"> i</w:t>
      </w:r>
      <w:r w:rsidR="6E06A3BE" w:rsidRPr="004F702C">
        <w:rPr>
          <w:rFonts w:ascii="Calibri" w:hAnsi="Calibri" w:cs="Calibri"/>
          <w:b/>
          <w:bCs/>
          <w:sz w:val="24"/>
          <w:szCs w:val="24"/>
        </w:rPr>
        <w:t>njection</w:t>
      </w:r>
    </w:p>
    <w:p w14:paraId="0327D4DF" w14:textId="77777777" w:rsidR="00961891" w:rsidRPr="004F702C" w:rsidRDefault="00961891" w:rsidP="004F702C">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79C3DE4E" w14:textId="02BA79AA" w:rsidR="006A4D90" w:rsidRPr="004F702C" w:rsidRDefault="006A4D90" w:rsidP="004F702C">
      <w:pPr>
        <w:pStyle w:val="ListParagraph"/>
        <w:numPr>
          <w:ilvl w:val="1"/>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Ensure the </w:t>
      </w:r>
      <w:proofErr w:type="spellStart"/>
      <w:r w:rsidRPr="004F702C">
        <w:rPr>
          <w:rFonts w:ascii="Calibri" w:hAnsi="Calibri" w:cs="Calibri"/>
          <w:sz w:val="24"/>
          <w:szCs w:val="24"/>
        </w:rPr>
        <w:t>autoprime</w:t>
      </w:r>
      <w:proofErr w:type="spellEnd"/>
      <w:r w:rsidRPr="004F702C">
        <w:rPr>
          <w:rFonts w:ascii="Calibri" w:hAnsi="Calibri" w:cs="Calibri"/>
          <w:sz w:val="24"/>
          <w:szCs w:val="24"/>
        </w:rPr>
        <w:t xml:space="preserve"> and calibrate features have completed successfully.</w:t>
      </w:r>
    </w:p>
    <w:p w14:paraId="546BBE06" w14:textId="77777777" w:rsidR="0033411B" w:rsidRPr="004F702C" w:rsidRDefault="0033411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4B677D8C" w14:textId="4D840E43" w:rsidR="006A4D90" w:rsidRPr="004F702C" w:rsidRDefault="006A4D90" w:rsidP="004F702C">
      <w:pPr>
        <w:pStyle w:val="ListParagraph"/>
        <w:numPr>
          <w:ilvl w:val="1"/>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Click through the software window as if the reactor is being inoculated according to the standard suspension cell workflow.</w:t>
      </w:r>
    </w:p>
    <w:p w14:paraId="273AEBEE" w14:textId="77777777" w:rsidR="0033411B" w:rsidRPr="004F702C" w:rsidRDefault="0033411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48FF85D0" w14:textId="7F1E6576" w:rsidR="006A4D90" w:rsidRPr="004F702C" w:rsidRDefault="006A4D90" w:rsidP="004F702C">
      <w:pPr>
        <w:pStyle w:val="ListParagraph"/>
        <w:numPr>
          <w:ilvl w:val="1"/>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Enter a note in the </w:t>
      </w:r>
      <w:r w:rsidR="008D13B2">
        <w:rPr>
          <w:rFonts w:ascii="Calibri" w:hAnsi="Calibri" w:cs="Calibri"/>
          <w:sz w:val="24"/>
          <w:szCs w:val="24"/>
        </w:rPr>
        <w:t>pop-up</w:t>
      </w:r>
      <w:r w:rsidRPr="004F702C">
        <w:rPr>
          <w:rFonts w:ascii="Calibri" w:hAnsi="Calibri" w:cs="Calibri"/>
          <w:sz w:val="24"/>
          <w:szCs w:val="24"/>
        </w:rPr>
        <w:t xml:space="preserve"> window to indicate that no injection of cells has occurred at this stage.</w:t>
      </w:r>
    </w:p>
    <w:p w14:paraId="28CD2FEA" w14:textId="77777777" w:rsidR="0033411B" w:rsidRPr="004F702C" w:rsidRDefault="0033411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6AB08B8E" w14:textId="392FFCB7" w:rsidR="006A4D90" w:rsidRPr="004F702C" w:rsidRDefault="006A4D90" w:rsidP="004F702C">
      <w:pPr>
        <w:pStyle w:val="ListParagraph"/>
        <w:numPr>
          <w:ilvl w:val="1"/>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Engage manual ops to pause reactor mixing and add a white C-clamp to the bottle rack lines.</w:t>
      </w:r>
    </w:p>
    <w:p w14:paraId="6AAB8C12" w14:textId="77777777" w:rsidR="0033411B" w:rsidRPr="004F702C" w:rsidRDefault="0033411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703ABBDF" w14:textId="6777AF21" w:rsidR="006A4D90" w:rsidRPr="008D13B2" w:rsidRDefault="006A4D90" w:rsidP="008D13B2">
      <w:pPr>
        <w:pStyle w:val="ListParagraph"/>
        <w:numPr>
          <w:ilvl w:val="1"/>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Remove each consumable </w:t>
      </w:r>
      <w:r w:rsidR="0033411B" w:rsidRPr="004F702C">
        <w:rPr>
          <w:rFonts w:ascii="Calibri" w:hAnsi="Calibri" w:cs="Calibri"/>
          <w:sz w:val="24"/>
          <w:szCs w:val="24"/>
        </w:rPr>
        <w:t>and transfer to</w:t>
      </w:r>
      <w:r w:rsidRPr="004F702C">
        <w:rPr>
          <w:rFonts w:ascii="Calibri" w:hAnsi="Calibri" w:cs="Calibri"/>
          <w:sz w:val="24"/>
          <w:szCs w:val="24"/>
        </w:rPr>
        <w:t xml:space="preserve"> the BSC.</w:t>
      </w:r>
      <w:r w:rsidR="008D13B2">
        <w:rPr>
          <w:rFonts w:ascii="Calibri" w:hAnsi="Calibri" w:cs="Calibri"/>
          <w:sz w:val="24"/>
          <w:szCs w:val="24"/>
        </w:rPr>
        <w:t xml:space="preserve"> </w:t>
      </w:r>
      <w:r w:rsidRPr="008D13B2">
        <w:rPr>
          <w:rFonts w:ascii="Calibri" w:hAnsi="Calibri" w:cs="Calibri"/>
          <w:sz w:val="24"/>
          <w:szCs w:val="24"/>
        </w:rPr>
        <w:t xml:space="preserve">Remove the spent media from </w:t>
      </w:r>
      <w:r w:rsidR="0033411B" w:rsidRPr="008D13B2">
        <w:rPr>
          <w:rFonts w:ascii="Calibri" w:hAnsi="Calibri" w:cs="Calibri"/>
          <w:sz w:val="24"/>
          <w:szCs w:val="24"/>
        </w:rPr>
        <w:t>waste</w:t>
      </w:r>
      <w:r w:rsidRPr="008D13B2">
        <w:rPr>
          <w:rFonts w:ascii="Calibri" w:hAnsi="Calibri" w:cs="Calibri"/>
          <w:sz w:val="24"/>
          <w:szCs w:val="24"/>
        </w:rPr>
        <w:t xml:space="preserve"> and perfusion bottles and discard.</w:t>
      </w:r>
    </w:p>
    <w:p w14:paraId="3926B81F" w14:textId="77777777" w:rsidR="0033411B" w:rsidRPr="004F702C" w:rsidRDefault="0033411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490CC273" w14:textId="527936C6" w:rsidR="006A4D90" w:rsidRPr="004F702C" w:rsidRDefault="006A4D90" w:rsidP="004F702C">
      <w:pPr>
        <w:pStyle w:val="ListParagraph"/>
        <w:numPr>
          <w:ilvl w:val="2"/>
          <w:numId w:val="27"/>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Be sure to remove all waste from the large perfusion bottle as well as the smaller 1.5 mL tube contained within the perfusion bottle if you plan to harvest conditioned media at any point in the study.</w:t>
      </w:r>
    </w:p>
    <w:p w14:paraId="41B1A28C" w14:textId="77777777" w:rsidR="00A22CE3" w:rsidRPr="004F702C" w:rsidRDefault="00A22CE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0D235FE0" w14:textId="72110C8C" w:rsidR="006A4D90" w:rsidRPr="004F702C" w:rsidRDefault="00A22CE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3.</w:t>
      </w:r>
      <w:r w:rsidR="008D13B2">
        <w:rPr>
          <w:rFonts w:ascii="Calibri" w:hAnsi="Calibri" w:cs="Calibri"/>
          <w:sz w:val="24"/>
          <w:szCs w:val="24"/>
        </w:rPr>
        <w:t>6</w:t>
      </w:r>
      <w:r w:rsidR="008D13B2">
        <w:rPr>
          <w:rFonts w:ascii="Calibri" w:hAnsi="Calibri" w:cs="Calibri"/>
          <w:sz w:val="24"/>
          <w:szCs w:val="24"/>
        </w:rPr>
        <w:tab/>
      </w:r>
      <w:r w:rsidR="006A4D90" w:rsidRPr="004F702C">
        <w:rPr>
          <w:rFonts w:ascii="Calibri" w:hAnsi="Calibri" w:cs="Calibri"/>
          <w:sz w:val="24"/>
          <w:szCs w:val="24"/>
        </w:rPr>
        <w:t>Remove the non-serum-supplemented growth media from bottle L and discard</w:t>
      </w:r>
      <w:r w:rsidRPr="004F702C">
        <w:rPr>
          <w:rFonts w:ascii="Calibri" w:hAnsi="Calibri" w:cs="Calibri"/>
          <w:sz w:val="24"/>
          <w:szCs w:val="24"/>
        </w:rPr>
        <w:t xml:space="preserve">. </w:t>
      </w:r>
      <w:r w:rsidR="006A4D90" w:rsidRPr="004F702C">
        <w:rPr>
          <w:rFonts w:ascii="Calibri" w:hAnsi="Calibri" w:cs="Calibri"/>
          <w:sz w:val="24"/>
          <w:szCs w:val="24"/>
        </w:rPr>
        <w:t>Rinse out bottle L with ~20 mL of sterile PBS and discard.</w:t>
      </w:r>
      <w:r w:rsidRPr="004F702C">
        <w:rPr>
          <w:rFonts w:ascii="Calibri" w:hAnsi="Calibri" w:cs="Calibri"/>
          <w:sz w:val="24"/>
          <w:szCs w:val="24"/>
        </w:rPr>
        <w:t xml:space="preserve"> </w:t>
      </w:r>
      <w:r w:rsidR="006A4D90" w:rsidRPr="004F702C">
        <w:rPr>
          <w:rFonts w:ascii="Calibri" w:hAnsi="Calibri" w:cs="Calibri"/>
          <w:sz w:val="24"/>
          <w:szCs w:val="24"/>
        </w:rPr>
        <w:t>Add 25 mL of serum-supplemented growth media to bottle L.</w:t>
      </w:r>
    </w:p>
    <w:p w14:paraId="61CFC02D" w14:textId="77777777" w:rsidR="008D13B2" w:rsidRDefault="008D13B2" w:rsidP="008D13B2">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3002B59" w14:textId="1CF7B01E" w:rsidR="00A22CE3" w:rsidRPr="008D13B2" w:rsidRDefault="006A4D90" w:rsidP="008D13B2">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Return the consumables to their respective PODs. </w:t>
      </w:r>
      <w:r w:rsidRPr="008D13B2">
        <w:rPr>
          <w:rFonts w:ascii="Calibri" w:hAnsi="Calibri" w:cs="Calibri"/>
          <w:sz w:val="24"/>
          <w:szCs w:val="24"/>
        </w:rPr>
        <w:t>Put media source bottles on ice for the remaining duration of the experiment.</w:t>
      </w:r>
      <w:r w:rsidR="00A22CE3" w:rsidRPr="008D13B2">
        <w:rPr>
          <w:rFonts w:ascii="Calibri" w:hAnsi="Calibri" w:cs="Calibri"/>
          <w:sz w:val="24"/>
          <w:szCs w:val="24"/>
        </w:rPr>
        <w:t xml:space="preserve"> Refresh i</w:t>
      </w:r>
      <w:r w:rsidRPr="008D13B2">
        <w:rPr>
          <w:rFonts w:ascii="Calibri" w:hAnsi="Calibri" w:cs="Calibri"/>
          <w:sz w:val="24"/>
          <w:szCs w:val="24"/>
        </w:rPr>
        <w:t xml:space="preserve">ce daily. </w:t>
      </w:r>
    </w:p>
    <w:p w14:paraId="1EAE6328" w14:textId="77777777" w:rsidR="00A22CE3" w:rsidRPr="004F702C" w:rsidRDefault="00A22CE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7C8FDEA" w14:textId="7B1639A5" w:rsidR="006A4D90" w:rsidRPr="004F702C" w:rsidRDefault="006A4D90"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NOTE: Wet ice can be supplemented with freezer packs to prolong the duration of temperature control.</w:t>
      </w:r>
    </w:p>
    <w:p w14:paraId="33BC0AD7" w14:textId="77777777" w:rsidR="00A22CE3" w:rsidRPr="004F702C" w:rsidRDefault="00A22CE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9883A9E" w14:textId="44DD3000" w:rsidR="006A4D90" w:rsidRPr="004F702C" w:rsidRDefault="006A4D90"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lastRenderedPageBreak/>
        <w:t>Wash out the reactors with PBS and flush the lines.</w:t>
      </w:r>
    </w:p>
    <w:p w14:paraId="0082DAB8" w14:textId="77777777" w:rsidR="00A22CE3" w:rsidRPr="004F702C" w:rsidRDefault="00A22CE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D8EB3C4" w14:textId="42BCC547" w:rsidR="00A22CE3" w:rsidRPr="00C305C4" w:rsidRDefault="6E06A3BE" w:rsidP="004F702C">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Click the </w:t>
      </w:r>
      <w:r w:rsidRPr="00C305C4">
        <w:rPr>
          <w:rFonts w:ascii="Calibri" w:hAnsi="Calibri" w:cs="Calibri"/>
          <w:b/>
          <w:bCs/>
          <w:sz w:val="24"/>
          <w:szCs w:val="24"/>
          <w:highlight w:val="yellow"/>
        </w:rPr>
        <w:t xml:space="preserve">Flush </w:t>
      </w:r>
      <w:r w:rsidR="00A22CE3" w:rsidRPr="00C305C4">
        <w:rPr>
          <w:rFonts w:ascii="Calibri" w:hAnsi="Calibri" w:cs="Calibri"/>
          <w:b/>
          <w:bCs/>
          <w:sz w:val="24"/>
          <w:szCs w:val="24"/>
          <w:highlight w:val="yellow"/>
        </w:rPr>
        <w:t>b</w:t>
      </w:r>
      <w:r w:rsidRPr="00C305C4">
        <w:rPr>
          <w:rFonts w:ascii="Calibri" w:hAnsi="Calibri" w:cs="Calibri"/>
          <w:b/>
          <w:bCs/>
          <w:sz w:val="24"/>
          <w:szCs w:val="24"/>
          <w:highlight w:val="yellow"/>
        </w:rPr>
        <w:t>ottles</w:t>
      </w:r>
      <w:r w:rsidRPr="00C305C4">
        <w:rPr>
          <w:rFonts w:ascii="Calibri" w:hAnsi="Calibri" w:cs="Calibri"/>
          <w:sz w:val="24"/>
          <w:szCs w:val="24"/>
          <w:highlight w:val="yellow"/>
        </w:rPr>
        <w:t xml:space="preserve"> button, enable </w:t>
      </w:r>
      <w:r w:rsidR="00A22CE3" w:rsidRPr="00C305C4">
        <w:rPr>
          <w:rFonts w:ascii="Calibri" w:hAnsi="Calibri" w:cs="Calibri"/>
          <w:sz w:val="24"/>
          <w:szCs w:val="24"/>
          <w:highlight w:val="yellow"/>
        </w:rPr>
        <w:t xml:space="preserve">the </w:t>
      </w:r>
      <w:r w:rsidR="00A22CE3" w:rsidRPr="00C305C4">
        <w:rPr>
          <w:rFonts w:ascii="Calibri" w:hAnsi="Calibri" w:cs="Calibri"/>
          <w:b/>
          <w:bCs/>
          <w:sz w:val="24"/>
          <w:szCs w:val="24"/>
          <w:highlight w:val="yellow"/>
        </w:rPr>
        <w:t>R</w:t>
      </w:r>
      <w:r w:rsidRPr="00C305C4">
        <w:rPr>
          <w:rFonts w:ascii="Calibri" w:hAnsi="Calibri" w:cs="Calibri"/>
          <w:b/>
          <w:bCs/>
          <w:sz w:val="24"/>
          <w:szCs w:val="24"/>
          <w:highlight w:val="yellow"/>
        </w:rPr>
        <w:t xml:space="preserve">adio </w:t>
      </w:r>
      <w:r w:rsidRPr="00C305C4">
        <w:rPr>
          <w:rFonts w:ascii="Calibri" w:hAnsi="Calibri" w:cs="Calibri"/>
          <w:sz w:val="24"/>
          <w:szCs w:val="24"/>
          <w:highlight w:val="yellow"/>
        </w:rPr>
        <w:t xml:space="preserve">button for Bottle L, select </w:t>
      </w:r>
      <w:r w:rsidRPr="00C305C4">
        <w:rPr>
          <w:rFonts w:ascii="Calibri" w:hAnsi="Calibri" w:cs="Calibri"/>
          <w:b/>
          <w:bCs/>
          <w:sz w:val="24"/>
          <w:szCs w:val="24"/>
          <w:highlight w:val="yellow"/>
        </w:rPr>
        <w:t>Output to Waste</w:t>
      </w:r>
      <w:r w:rsidRPr="00C305C4">
        <w:rPr>
          <w:rFonts w:ascii="Calibri" w:hAnsi="Calibri" w:cs="Calibri"/>
          <w:sz w:val="24"/>
          <w:szCs w:val="24"/>
          <w:highlight w:val="yellow"/>
        </w:rPr>
        <w:t xml:space="preserve">, then click </w:t>
      </w:r>
      <w:r w:rsidRPr="00C305C4">
        <w:rPr>
          <w:rFonts w:ascii="Calibri" w:hAnsi="Calibri" w:cs="Calibri"/>
          <w:b/>
          <w:bCs/>
          <w:sz w:val="24"/>
          <w:szCs w:val="24"/>
          <w:highlight w:val="yellow"/>
        </w:rPr>
        <w:t xml:space="preserve">Start Flush </w:t>
      </w:r>
      <w:proofErr w:type="spellStart"/>
      <w:r w:rsidRPr="00C305C4">
        <w:rPr>
          <w:rFonts w:ascii="Calibri" w:hAnsi="Calibri" w:cs="Calibri"/>
          <w:b/>
          <w:bCs/>
          <w:sz w:val="24"/>
          <w:szCs w:val="24"/>
          <w:highlight w:val="yellow"/>
        </w:rPr>
        <w:t>MSCserum</w:t>
      </w:r>
      <w:proofErr w:type="spellEnd"/>
      <w:r w:rsidRPr="00C305C4">
        <w:rPr>
          <w:rFonts w:ascii="Calibri" w:hAnsi="Calibri" w:cs="Calibri"/>
          <w:sz w:val="24"/>
          <w:szCs w:val="24"/>
          <w:highlight w:val="yellow"/>
        </w:rPr>
        <w:t xml:space="preserve">. </w:t>
      </w:r>
    </w:p>
    <w:p w14:paraId="5D8FE9FB" w14:textId="77777777" w:rsidR="00A22CE3" w:rsidRPr="004F702C" w:rsidRDefault="00A22CE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57CAD6D" w14:textId="16BCA197" w:rsidR="006A4D90" w:rsidRDefault="6E06A3BE"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NOTE: This will flush the newly</w:t>
      </w:r>
      <w:r w:rsidR="65599B41" w:rsidRPr="004F702C">
        <w:rPr>
          <w:rFonts w:ascii="Calibri" w:hAnsi="Calibri" w:cs="Calibri"/>
          <w:sz w:val="24"/>
          <w:szCs w:val="24"/>
        </w:rPr>
        <w:t xml:space="preserve"> a</w:t>
      </w:r>
      <w:r w:rsidRPr="004F702C">
        <w:rPr>
          <w:rFonts w:ascii="Calibri" w:hAnsi="Calibri" w:cs="Calibri"/>
          <w:sz w:val="24"/>
          <w:szCs w:val="24"/>
        </w:rPr>
        <w:t xml:space="preserve">dded </w:t>
      </w:r>
      <w:proofErr w:type="spellStart"/>
      <w:r w:rsidRPr="004F702C">
        <w:rPr>
          <w:rFonts w:ascii="Calibri" w:hAnsi="Calibri" w:cs="Calibri"/>
          <w:sz w:val="24"/>
          <w:szCs w:val="24"/>
        </w:rPr>
        <w:t>hMSC</w:t>
      </w:r>
      <w:proofErr w:type="spellEnd"/>
      <w:r w:rsidRPr="004F702C">
        <w:rPr>
          <w:rFonts w:ascii="Calibri" w:hAnsi="Calibri" w:cs="Calibri"/>
          <w:sz w:val="24"/>
          <w:szCs w:val="24"/>
        </w:rPr>
        <w:t xml:space="preserve"> media through the line to ensure no more non-FBS-supplemented media enters the reactor.</w:t>
      </w:r>
    </w:p>
    <w:p w14:paraId="11E40955" w14:textId="77777777" w:rsidR="007C3C99" w:rsidRPr="004F702C" w:rsidRDefault="007C3C99"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0B16113F" w14:textId="24ECCC8B" w:rsidR="006A4D90" w:rsidRPr="004F702C" w:rsidRDefault="006A4D90" w:rsidP="004F702C">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Click the </w:t>
      </w:r>
      <w:r w:rsidRPr="004F702C">
        <w:rPr>
          <w:rFonts w:ascii="Calibri" w:hAnsi="Calibri" w:cs="Calibri"/>
          <w:b/>
          <w:bCs/>
          <w:sz w:val="24"/>
          <w:szCs w:val="24"/>
        </w:rPr>
        <w:t xml:space="preserve">Flush </w:t>
      </w:r>
      <w:r w:rsidR="00A22CE3" w:rsidRPr="004F702C">
        <w:rPr>
          <w:rFonts w:ascii="Calibri" w:hAnsi="Calibri" w:cs="Calibri"/>
          <w:b/>
          <w:bCs/>
          <w:sz w:val="24"/>
          <w:szCs w:val="24"/>
        </w:rPr>
        <w:t>b</w:t>
      </w:r>
      <w:r w:rsidRPr="004F702C">
        <w:rPr>
          <w:rFonts w:ascii="Calibri" w:hAnsi="Calibri" w:cs="Calibri"/>
          <w:b/>
          <w:bCs/>
          <w:sz w:val="24"/>
          <w:szCs w:val="24"/>
        </w:rPr>
        <w:t>ottles</w:t>
      </w:r>
      <w:r w:rsidRPr="004F702C">
        <w:rPr>
          <w:rFonts w:ascii="Calibri" w:hAnsi="Calibri" w:cs="Calibri"/>
          <w:sz w:val="24"/>
          <w:szCs w:val="24"/>
        </w:rPr>
        <w:t xml:space="preserve"> button again, select </w:t>
      </w:r>
      <w:r w:rsidR="00A22CE3" w:rsidRPr="004F702C">
        <w:rPr>
          <w:rFonts w:ascii="Calibri" w:hAnsi="Calibri" w:cs="Calibri"/>
          <w:sz w:val="24"/>
          <w:szCs w:val="24"/>
        </w:rPr>
        <w:t xml:space="preserve">the </w:t>
      </w:r>
      <w:r w:rsidR="00A22CE3" w:rsidRPr="004F702C">
        <w:rPr>
          <w:rFonts w:ascii="Calibri" w:hAnsi="Calibri" w:cs="Calibri"/>
          <w:b/>
          <w:bCs/>
          <w:sz w:val="24"/>
          <w:szCs w:val="24"/>
        </w:rPr>
        <w:t>R</w:t>
      </w:r>
      <w:r w:rsidRPr="004F702C">
        <w:rPr>
          <w:rFonts w:ascii="Calibri" w:hAnsi="Calibri" w:cs="Calibri"/>
          <w:b/>
          <w:bCs/>
          <w:sz w:val="24"/>
          <w:szCs w:val="24"/>
        </w:rPr>
        <w:t>adio</w:t>
      </w:r>
      <w:r w:rsidRPr="004F702C">
        <w:rPr>
          <w:rFonts w:ascii="Calibri" w:hAnsi="Calibri" w:cs="Calibri"/>
          <w:sz w:val="24"/>
          <w:szCs w:val="24"/>
        </w:rPr>
        <w:t xml:space="preserve"> button for Bottle RR, and start </w:t>
      </w:r>
      <w:r w:rsidR="00A22CE3" w:rsidRPr="004F702C">
        <w:rPr>
          <w:rFonts w:ascii="Calibri" w:hAnsi="Calibri" w:cs="Calibri"/>
          <w:sz w:val="24"/>
          <w:szCs w:val="24"/>
        </w:rPr>
        <w:t>flushing</w:t>
      </w:r>
      <w:r w:rsidRPr="004F702C">
        <w:rPr>
          <w:rFonts w:ascii="Calibri" w:hAnsi="Calibri" w:cs="Calibri"/>
          <w:sz w:val="24"/>
          <w:szCs w:val="24"/>
        </w:rPr>
        <w:t xml:space="preserve">. This will flush </w:t>
      </w:r>
      <w:r w:rsidR="00A22CE3" w:rsidRPr="004F702C">
        <w:rPr>
          <w:rFonts w:ascii="Calibri" w:hAnsi="Calibri" w:cs="Calibri"/>
          <w:sz w:val="24"/>
          <w:szCs w:val="24"/>
        </w:rPr>
        <w:t>a</w:t>
      </w:r>
      <w:r w:rsidRPr="004F702C">
        <w:rPr>
          <w:rFonts w:ascii="Calibri" w:hAnsi="Calibri" w:cs="Calibri"/>
          <w:sz w:val="24"/>
          <w:szCs w:val="24"/>
        </w:rPr>
        <w:t>nti-</w:t>
      </w:r>
      <w:r w:rsidR="00A22CE3" w:rsidRPr="004F702C">
        <w:rPr>
          <w:rFonts w:ascii="Calibri" w:hAnsi="Calibri" w:cs="Calibri"/>
          <w:sz w:val="24"/>
          <w:szCs w:val="24"/>
        </w:rPr>
        <w:t>a</w:t>
      </w:r>
      <w:r w:rsidRPr="004F702C">
        <w:rPr>
          <w:rFonts w:ascii="Calibri" w:hAnsi="Calibri" w:cs="Calibri"/>
          <w:sz w:val="24"/>
          <w:szCs w:val="24"/>
        </w:rPr>
        <w:t xml:space="preserve">dherence </w:t>
      </w:r>
      <w:r w:rsidR="00A22CE3" w:rsidRPr="004F702C">
        <w:rPr>
          <w:rFonts w:ascii="Calibri" w:hAnsi="Calibri" w:cs="Calibri"/>
          <w:sz w:val="24"/>
          <w:szCs w:val="24"/>
        </w:rPr>
        <w:t>r</w:t>
      </w:r>
      <w:r w:rsidRPr="004F702C">
        <w:rPr>
          <w:rFonts w:ascii="Calibri" w:hAnsi="Calibri" w:cs="Calibri"/>
          <w:sz w:val="24"/>
          <w:szCs w:val="24"/>
        </w:rPr>
        <w:t xml:space="preserve">inse </w:t>
      </w:r>
      <w:r w:rsidR="00A22CE3" w:rsidRPr="004F702C">
        <w:rPr>
          <w:rFonts w:ascii="Calibri" w:hAnsi="Calibri" w:cs="Calibri"/>
          <w:sz w:val="24"/>
          <w:szCs w:val="24"/>
        </w:rPr>
        <w:t>s</w:t>
      </w:r>
      <w:r w:rsidRPr="004F702C">
        <w:rPr>
          <w:rFonts w:ascii="Calibri" w:hAnsi="Calibri" w:cs="Calibri"/>
          <w:sz w:val="24"/>
          <w:szCs w:val="24"/>
        </w:rPr>
        <w:t>olution through the line and ensure it is primed for entry into the reactor.</w:t>
      </w:r>
    </w:p>
    <w:p w14:paraId="5391E495" w14:textId="77777777" w:rsidR="00A22CE3" w:rsidRPr="004F702C" w:rsidRDefault="00A22CE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68A04333" w14:textId="56D448E6" w:rsidR="006A4D90" w:rsidRPr="00C305C4" w:rsidRDefault="006A4D90" w:rsidP="004F702C">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In the Bottle Contents window, indicate in the software that </w:t>
      </w:r>
      <w:proofErr w:type="spellStart"/>
      <w:r w:rsidRPr="00C305C4">
        <w:rPr>
          <w:rFonts w:ascii="Calibri" w:hAnsi="Calibri" w:cs="Calibri"/>
          <w:sz w:val="24"/>
          <w:szCs w:val="24"/>
          <w:highlight w:val="yellow"/>
        </w:rPr>
        <w:t>MSCserum</w:t>
      </w:r>
      <w:proofErr w:type="spellEnd"/>
      <w:r w:rsidRPr="00C305C4">
        <w:rPr>
          <w:rFonts w:ascii="Calibri" w:hAnsi="Calibri" w:cs="Calibri"/>
          <w:sz w:val="24"/>
          <w:szCs w:val="24"/>
          <w:highlight w:val="yellow"/>
        </w:rPr>
        <w:t xml:space="preserve"> is located in Bottle R, which actually contains PBS.</w:t>
      </w:r>
    </w:p>
    <w:p w14:paraId="0847C6F8" w14:textId="77777777" w:rsidR="00A22CE3" w:rsidRPr="00C305C4" w:rsidRDefault="00A22CE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3B9D968E" w14:textId="2B6FC132" w:rsidR="006A4D90" w:rsidRPr="00C305C4" w:rsidRDefault="006A4D90" w:rsidP="004F702C">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Go to manual ops and perform three eject-wash cycles </w:t>
      </w:r>
      <w:r w:rsidR="0075717B" w:rsidRPr="00C305C4">
        <w:rPr>
          <w:rFonts w:ascii="Calibri" w:hAnsi="Calibri" w:cs="Calibri"/>
          <w:sz w:val="24"/>
          <w:szCs w:val="24"/>
          <w:highlight w:val="yellow"/>
        </w:rPr>
        <w:t xml:space="preserve">on </w:t>
      </w:r>
      <w:r w:rsidRPr="00C305C4">
        <w:rPr>
          <w:rFonts w:ascii="Calibri" w:hAnsi="Calibri" w:cs="Calibri"/>
          <w:sz w:val="24"/>
          <w:szCs w:val="24"/>
          <w:highlight w:val="yellow"/>
        </w:rPr>
        <w:t>the waste bottle.</w:t>
      </w:r>
    </w:p>
    <w:p w14:paraId="68E540A6" w14:textId="77777777" w:rsidR="00A22CE3" w:rsidRPr="00C305C4" w:rsidRDefault="00A22CE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4BD8A82B" w14:textId="795366B0" w:rsidR="000A4E64" w:rsidRPr="00C305C4" w:rsidRDefault="000A4E64"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Add anti-adherence rinse solution to the reactor</w:t>
      </w:r>
      <w:r w:rsidR="00A22CE3" w:rsidRPr="00C305C4">
        <w:rPr>
          <w:rFonts w:ascii="Calibri" w:hAnsi="Calibri" w:cs="Calibri"/>
          <w:sz w:val="24"/>
          <w:szCs w:val="24"/>
          <w:highlight w:val="yellow"/>
        </w:rPr>
        <w:t>.</w:t>
      </w:r>
    </w:p>
    <w:p w14:paraId="68853B39" w14:textId="77777777" w:rsidR="00A22CE3" w:rsidRPr="00C305C4" w:rsidRDefault="00A22CE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67F0450D" w14:textId="645927BB" w:rsidR="000A4E64" w:rsidRPr="00C305C4" w:rsidRDefault="000A4E64" w:rsidP="004F702C">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Go back to </w:t>
      </w:r>
      <w:r w:rsidR="0075717B" w:rsidRPr="00C305C4">
        <w:rPr>
          <w:rFonts w:ascii="Calibri" w:hAnsi="Calibri" w:cs="Calibri"/>
          <w:sz w:val="24"/>
          <w:szCs w:val="24"/>
          <w:highlight w:val="yellow"/>
        </w:rPr>
        <w:t xml:space="preserve">the </w:t>
      </w:r>
      <w:r w:rsidRPr="00C305C4">
        <w:rPr>
          <w:rFonts w:ascii="Calibri" w:hAnsi="Calibri" w:cs="Calibri"/>
          <w:sz w:val="24"/>
          <w:szCs w:val="24"/>
          <w:highlight w:val="yellow"/>
        </w:rPr>
        <w:t xml:space="preserve">Bottle Contents window and indicate that </w:t>
      </w:r>
      <w:proofErr w:type="spellStart"/>
      <w:r w:rsidRPr="00C305C4">
        <w:rPr>
          <w:rFonts w:ascii="Calibri" w:hAnsi="Calibri" w:cs="Calibri"/>
          <w:sz w:val="24"/>
          <w:szCs w:val="24"/>
          <w:highlight w:val="yellow"/>
        </w:rPr>
        <w:t>MSCserum</w:t>
      </w:r>
      <w:proofErr w:type="spellEnd"/>
      <w:r w:rsidRPr="00C305C4">
        <w:rPr>
          <w:rFonts w:ascii="Calibri" w:hAnsi="Calibri" w:cs="Calibri"/>
          <w:sz w:val="24"/>
          <w:szCs w:val="24"/>
          <w:highlight w:val="yellow"/>
        </w:rPr>
        <w:t xml:space="preserve"> is located in Bottle RR, which actually contains anti-adherence rinse solution.</w:t>
      </w:r>
    </w:p>
    <w:p w14:paraId="14C01B3A" w14:textId="77777777" w:rsidR="0075717B" w:rsidRPr="00C305C4" w:rsidRDefault="007571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32ACE07A" w14:textId="0F9771BD" w:rsidR="0075717B" w:rsidRPr="00C305C4" w:rsidRDefault="000A4E64" w:rsidP="004F702C">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Go to manual ops and perform one eject-wash cycle </w:t>
      </w:r>
      <w:r w:rsidR="0075717B" w:rsidRPr="00C305C4">
        <w:rPr>
          <w:rFonts w:ascii="Calibri" w:hAnsi="Calibri" w:cs="Calibri"/>
          <w:sz w:val="24"/>
          <w:szCs w:val="24"/>
          <w:highlight w:val="yellow"/>
        </w:rPr>
        <w:t xml:space="preserve">on </w:t>
      </w:r>
      <w:r w:rsidRPr="00C305C4">
        <w:rPr>
          <w:rFonts w:ascii="Calibri" w:hAnsi="Calibri" w:cs="Calibri"/>
          <w:sz w:val="24"/>
          <w:szCs w:val="24"/>
          <w:highlight w:val="yellow"/>
        </w:rPr>
        <w:t xml:space="preserve">the waste bottle. </w:t>
      </w:r>
    </w:p>
    <w:p w14:paraId="50687F17" w14:textId="77777777" w:rsidR="0075717B" w:rsidRPr="00C305C4" w:rsidRDefault="0075717B" w:rsidP="004F702C">
      <w:pPr>
        <w:pStyle w:val="ListParagraph"/>
        <w:spacing w:after="0" w:line="240" w:lineRule="auto"/>
        <w:ind w:left="0"/>
        <w:contextualSpacing w:val="0"/>
        <w:jc w:val="both"/>
        <w:rPr>
          <w:rFonts w:ascii="Calibri" w:hAnsi="Calibri" w:cs="Calibri"/>
          <w:sz w:val="24"/>
          <w:szCs w:val="24"/>
          <w:highlight w:val="yellow"/>
        </w:rPr>
      </w:pPr>
    </w:p>
    <w:p w14:paraId="44CA2CB1" w14:textId="52229416" w:rsidR="0075717B" w:rsidRPr="00C305C4" w:rsidRDefault="000A4E64"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r w:rsidRPr="00C305C4">
        <w:rPr>
          <w:rFonts w:ascii="Calibri" w:hAnsi="Calibri" w:cs="Calibri"/>
          <w:sz w:val="24"/>
          <w:szCs w:val="24"/>
          <w:highlight w:val="yellow"/>
        </w:rPr>
        <w:t>NOTE: The former PBS wash was to prevent any components in the DMEM from interfering with the anti-adherence wash; now, the reactor should be full of anti-adherence rinse solution with trace PBS.</w:t>
      </w:r>
    </w:p>
    <w:p w14:paraId="587C6AE9" w14:textId="77777777" w:rsidR="0075717B" w:rsidRPr="00C305C4" w:rsidRDefault="007571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3D2276BB" w14:textId="595ED875" w:rsidR="000A4E64" w:rsidRPr="00C305C4"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Rinse out the consumable with PBS.</w:t>
      </w:r>
    </w:p>
    <w:p w14:paraId="03346C29" w14:textId="77777777" w:rsidR="0075717B" w:rsidRPr="004F702C" w:rsidRDefault="007571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26A2D5D9" w14:textId="65AA75A1" w:rsidR="00D4697F" w:rsidRPr="004F702C" w:rsidRDefault="00D4697F" w:rsidP="004F702C">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In the Bottle Contents window, indicate in the software that </w:t>
      </w:r>
      <w:proofErr w:type="spellStart"/>
      <w:r w:rsidRPr="004F702C">
        <w:rPr>
          <w:rFonts w:ascii="Calibri" w:hAnsi="Calibri" w:cs="Calibri"/>
          <w:sz w:val="24"/>
          <w:szCs w:val="24"/>
        </w:rPr>
        <w:t>MSCserum</w:t>
      </w:r>
      <w:proofErr w:type="spellEnd"/>
      <w:r w:rsidRPr="004F702C">
        <w:rPr>
          <w:rFonts w:ascii="Calibri" w:hAnsi="Calibri" w:cs="Calibri"/>
          <w:sz w:val="24"/>
          <w:szCs w:val="24"/>
        </w:rPr>
        <w:t xml:space="preserve"> is located in Bottle R, which actually contains PBS.</w:t>
      </w:r>
    </w:p>
    <w:p w14:paraId="3C5BE54E" w14:textId="77777777" w:rsidR="0075717B" w:rsidRPr="004F702C" w:rsidRDefault="007571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76F9A59" w14:textId="3FF3269E" w:rsidR="00D4697F" w:rsidRPr="004F702C" w:rsidRDefault="00D4697F" w:rsidP="004F702C">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Go to manual ops and perform three eject-wash cycles </w:t>
      </w:r>
      <w:r w:rsidR="0075717B" w:rsidRPr="004F702C">
        <w:rPr>
          <w:rFonts w:ascii="Calibri" w:hAnsi="Calibri" w:cs="Calibri"/>
          <w:sz w:val="24"/>
          <w:szCs w:val="24"/>
        </w:rPr>
        <w:t xml:space="preserve">on </w:t>
      </w:r>
      <w:r w:rsidRPr="004F702C">
        <w:rPr>
          <w:rFonts w:ascii="Calibri" w:hAnsi="Calibri" w:cs="Calibri"/>
          <w:sz w:val="24"/>
          <w:szCs w:val="24"/>
        </w:rPr>
        <w:t>the waste bottle.</w:t>
      </w:r>
    </w:p>
    <w:p w14:paraId="27EA1D24" w14:textId="77777777" w:rsidR="0075717B" w:rsidRPr="004F702C" w:rsidRDefault="007571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EA10EFD" w14:textId="0718090A" w:rsidR="00D4697F" w:rsidRPr="004F702C" w:rsidRDefault="00D4697F" w:rsidP="004F702C">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Go back to the Bottle Contents window and indicate in the software that </w:t>
      </w:r>
      <w:proofErr w:type="spellStart"/>
      <w:r w:rsidRPr="004F702C">
        <w:rPr>
          <w:rFonts w:ascii="Calibri" w:hAnsi="Calibri" w:cs="Calibri"/>
          <w:sz w:val="24"/>
          <w:szCs w:val="24"/>
        </w:rPr>
        <w:t>MSCserum</w:t>
      </w:r>
      <w:proofErr w:type="spellEnd"/>
      <w:r w:rsidRPr="004F702C">
        <w:rPr>
          <w:rFonts w:ascii="Calibri" w:hAnsi="Calibri" w:cs="Calibri"/>
          <w:sz w:val="24"/>
          <w:szCs w:val="24"/>
        </w:rPr>
        <w:t xml:space="preserve"> is located in Bottle L, which contains </w:t>
      </w:r>
      <w:proofErr w:type="spellStart"/>
      <w:r w:rsidRPr="004F702C">
        <w:rPr>
          <w:rFonts w:ascii="Calibri" w:hAnsi="Calibri" w:cs="Calibri"/>
          <w:sz w:val="24"/>
          <w:szCs w:val="24"/>
        </w:rPr>
        <w:t>hMSC</w:t>
      </w:r>
      <w:proofErr w:type="spellEnd"/>
      <w:r w:rsidRPr="004F702C">
        <w:rPr>
          <w:rFonts w:ascii="Calibri" w:hAnsi="Calibri" w:cs="Calibri"/>
          <w:sz w:val="24"/>
          <w:szCs w:val="24"/>
        </w:rPr>
        <w:t xml:space="preserve"> media.</w:t>
      </w:r>
    </w:p>
    <w:p w14:paraId="62B11FD6" w14:textId="77777777" w:rsidR="0075717B" w:rsidRPr="004F702C" w:rsidRDefault="007571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4EFA888" w14:textId="7726A081" w:rsidR="00D4697F" w:rsidRPr="00C305C4" w:rsidRDefault="00D4697F" w:rsidP="007C3C99">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Empty the reactor to await cell and microcarrier injection.</w:t>
      </w:r>
      <w:r w:rsidR="007C3C99" w:rsidRPr="00C305C4">
        <w:rPr>
          <w:rFonts w:ascii="Calibri" w:hAnsi="Calibri" w:cs="Calibri"/>
          <w:sz w:val="24"/>
          <w:szCs w:val="24"/>
          <w:highlight w:val="yellow"/>
        </w:rPr>
        <w:t xml:space="preserve"> </w:t>
      </w:r>
      <w:r w:rsidRPr="00C305C4">
        <w:rPr>
          <w:rFonts w:ascii="Calibri" w:hAnsi="Calibri" w:cs="Calibri"/>
          <w:sz w:val="24"/>
          <w:szCs w:val="24"/>
          <w:highlight w:val="yellow"/>
        </w:rPr>
        <w:t xml:space="preserve">In the manual ops panel, click </w:t>
      </w:r>
      <w:proofErr w:type="spellStart"/>
      <w:r w:rsidRPr="00C305C4">
        <w:rPr>
          <w:rFonts w:ascii="Calibri" w:hAnsi="Calibri" w:cs="Calibri"/>
          <w:b/>
          <w:bCs/>
          <w:sz w:val="24"/>
          <w:szCs w:val="24"/>
          <w:highlight w:val="yellow"/>
        </w:rPr>
        <w:t>Reinoculate</w:t>
      </w:r>
      <w:proofErr w:type="spellEnd"/>
      <w:r w:rsidRPr="00C305C4">
        <w:rPr>
          <w:rFonts w:ascii="Calibri" w:hAnsi="Calibri" w:cs="Calibri"/>
          <w:sz w:val="24"/>
          <w:szCs w:val="24"/>
          <w:highlight w:val="yellow"/>
        </w:rPr>
        <w:t xml:space="preserve"> and leave the system at the stage where the dashboard indicates to inoculate the reactor.</w:t>
      </w:r>
    </w:p>
    <w:p w14:paraId="59361467" w14:textId="77777777" w:rsidR="0075717B" w:rsidRPr="004F702C" w:rsidRDefault="007571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EC8FC73" w14:textId="3C7E0316" w:rsidR="00D4697F" w:rsidRPr="004F702C"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Add the additional resistors to modulate mixing speed in line with the default R0 resistor.</w:t>
      </w:r>
    </w:p>
    <w:p w14:paraId="48A783B1" w14:textId="77777777" w:rsidR="0075717B" w:rsidRPr="004F702C" w:rsidRDefault="007571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72DAFFEF" w14:textId="5075CE72" w:rsidR="007D43C5" w:rsidRPr="004F702C"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lastRenderedPageBreak/>
        <w:t>Lift cells from their flask and count them on a hemocytometer.</w:t>
      </w:r>
      <w:r w:rsidR="003473BA" w:rsidRPr="004F702C">
        <w:rPr>
          <w:rFonts w:ascii="Calibri" w:hAnsi="Calibri" w:cs="Calibri"/>
          <w:sz w:val="24"/>
          <w:szCs w:val="24"/>
        </w:rPr>
        <w:t xml:space="preserve"> </w:t>
      </w:r>
      <w:r w:rsidR="007D43C5" w:rsidRPr="004F702C">
        <w:rPr>
          <w:rFonts w:ascii="Calibri" w:hAnsi="Calibri" w:cs="Calibri"/>
          <w:sz w:val="24"/>
          <w:szCs w:val="24"/>
        </w:rPr>
        <w:t>Perform all open operations in a BSC to ensure sterility.</w:t>
      </w:r>
    </w:p>
    <w:p w14:paraId="3BA2AF13" w14:textId="77777777" w:rsidR="007D43C5" w:rsidRPr="004F702C" w:rsidRDefault="007D43C5" w:rsidP="004F702C">
      <w:pPr>
        <w:pStyle w:val="ListParagraph"/>
        <w:spacing w:after="0" w:line="240" w:lineRule="auto"/>
        <w:contextualSpacing w:val="0"/>
        <w:jc w:val="both"/>
        <w:rPr>
          <w:rFonts w:ascii="Calibri" w:hAnsi="Calibri" w:cs="Calibri"/>
          <w:sz w:val="24"/>
          <w:szCs w:val="24"/>
        </w:rPr>
      </w:pPr>
    </w:p>
    <w:p w14:paraId="20CB13A3" w14:textId="77777777" w:rsidR="007D43C5" w:rsidRPr="004F702C" w:rsidRDefault="003473BA" w:rsidP="00DF375D">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Aspirate the media, then wash with 5-10 mL of pre-warmed PBS. Aspirate the PBS and add 5 mL of trypsin </w:t>
      </w:r>
      <w:r w:rsidR="007D43C5" w:rsidRPr="004F702C">
        <w:rPr>
          <w:rFonts w:ascii="Calibri" w:hAnsi="Calibri" w:cs="Calibri"/>
          <w:sz w:val="24"/>
          <w:szCs w:val="24"/>
        </w:rPr>
        <w:t xml:space="preserve">+ EDTA to the flask. </w:t>
      </w:r>
    </w:p>
    <w:p w14:paraId="156D62C0" w14:textId="77777777" w:rsidR="007D43C5" w:rsidRPr="004F702C" w:rsidRDefault="007D43C5" w:rsidP="004F702C">
      <w:pPr>
        <w:pStyle w:val="ListParagraph"/>
        <w:pBdr>
          <w:top w:val="nil"/>
          <w:left w:val="nil"/>
          <w:bottom w:val="nil"/>
          <w:right w:val="nil"/>
          <w:between w:val="nil"/>
        </w:pBdr>
        <w:spacing w:after="0" w:line="240" w:lineRule="auto"/>
        <w:contextualSpacing w:val="0"/>
        <w:jc w:val="both"/>
        <w:rPr>
          <w:rFonts w:ascii="Calibri" w:hAnsi="Calibri" w:cs="Calibri"/>
          <w:sz w:val="24"/>
          <w:szCs w:val="24"/>
        </w:rPr>
      </w:pPr>
    </w:p>
    <w:p w14:paraId="4949460C" w14:textId="4E42524A" w:rsidR="00D4697F" w:rsidRPr="004F702C" w:rsidRDefault="007D43C5" w:rsidP="004F702C">
      <w:pPr>
        <w:pStyle w:val="ListParagraph"/>
        <w:numPr>
          <w:ilvl w:val="2"/>
          <w:numId w:val="28"/>
        </w:numPr>
        <w:pBdr>
          <w:top w:val="nil"/>
          <w:left w:val="nil"/>
          <w:bottom w:val="nil"/>
          <w:right w:val="nil"/>
          <w:between w:val="nil"/>
        </w:pBdr>
        <w:spacing w:after="0" w:line="240" w:lineRule="auto"/>
        <w:contextualSpacing w:val="0"/>
        <w:jc w:val="both"/>
        <w:rPr>
          <w:rFonts w:ascii="Calibri" w:hAnsi="Calibri" w:cs="Calibri"/>
          <w:sz w:val="24"/>
          <w:szCs w:val="24"/>
        </w:rPr>
      </w:pPr>
      <w:r w:rsidRPr="004F702C">
        <w:rPr>
          <w:rFonts w:ascii="Calibri" w:hAnsi="Calibri" w:cs="Calibri"/>
          <w:sz w:val="24"/>
          <w:szCs w:val="24"/>
        </w:rPr>
        <w:t xml:space="preserve">Incubate at 37 </w:t>
      </w:r>
      <w:r w:rsidR="00DF375D">
        <w:rPr>
          <w:rFonts w:ascii="Calibri" w:hAnsi="Calibri" w:cs="Calibri"/>
          <w:sz w:val="24"/>
          <w:szCs w:val="24"/>
        </w:rPr>
        <w:t>°C</w:t>
      </w:r>
      <w:r w:rsidRPr="004F702C">
        <w:rPr>
          <w:rFonts w:ascii="Calibri" w:hAnsi="Calibri" w:cs="Calibri"/>
          <w:sz w:val="24"/>
          <w:szCs w:val="24"/>
        </w:rPr>
        <w:t xml:space="preserve"> for 5 min or until all cells have visibly lifted from the flask surface.</w:t>
      </w:r>
    </w:p>
    <w:p w14:paraId="126206EE" w14:textId="77777777" w:rsidR="007D43C5" w:rsidRPr="004F702C" w:rsidRDefault="007D43C5" w:rsidP="004F702C">
      <w:pPr>
        <w:pStyle w:val="ListParagraph"/>
        <w:spacing w:after="0" w:line="240" w:lineRule="auto"/>
        <w:contextualSpacing w:val="0"/>
        <w:jc w:val="both"/>
        <w:rPr>
          <w:rFonts w:ascii="Calibri" w:hAnsi="Calibri" w:cs="Calibri"/>
          <w:sz w:val="24"/>
          <w:szCs w:val="24"/>
        </w:rPr>
      </w:pPr>
    </w:p>
    <w:p w14:paraId="6B1F9088" w14:textId="68E10D88" w:rsidR="007D43C5" w:rsidRPr="004F702C" w:rsidRDefault="007D43C5" w:rsidP="00DF375D">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Add 10 mL of pre-warmed</w:t>
      </w:r>
      <w:r w:rsidR="00BB646D" w:rsidRPr="004F702C">
        <w:rPr>
          <w:rFonts w:ascii="Calibri" w:hAnsi="Calibri" w:cs="Calibri"/>
          <w:sz w:val="24"/>
          <w:szCs w:val="24"/>
        </w:rPr>
        <w:t xml:space="preserve"> </w:t>
      </w:r>
      <w:proofErr w:type="spellStart"/>
      <w:r w:rsidR="00BB646D" w:rsidRPr="004F702C">
        <w:rPr>
          <w:rFonts w:ascii="Calibri" w:hAnsi="Calibri" w:cs="Calibri"/>
          <w:sz w:val="24"/>
          <w:szCs w:val="24"/>
        </w:rPr>
        <w:t>hMSC</w:t>
      </w:r>
      <w:proofErr w:type="spellEnd"/>
      <w:r w:rsidRPr="004F702C">
        <w:rPr>
          <w:rFonts w:ascii="Calibri" w:hAnsi="Calibri" w:cs="Calibri"/>
          <w:sz w:val="24"/>
          <w:szCs w:val="24"/>
        </w:rPr>
        <w:t xml:space="preserve"> media to neutralize the trypsin activity. Withdraw the liquid contents and deposit them in a 15 mL centrifuge tube.</w:t>
      </w:r>
    </w:p>
    <w:p w14:paraId="7D90F1B0" w14:textId="77777777" w:rsidR="007D43C5" w:rsidRPr="004F702C" w:rsidRDefault="007D43C5" w:rsidP="004F702C">
      <w:pPr>
        <w:pStyle w:val="ListParagraph"/>
        <w:spacing w:after="0" w:line="240" w:lineRule="auto"/>
        <w:contextualSpacing w:val="0"/>
        <w:jc w:val="both"/>
        <w:rPr>
          <w:rFonts w:ascii="Calibri" w:hAnsi="Calibri" w:cs="Calibri"/>
          <w:sz w:val="24"/>
          <w:szCs w:val="24"/>
        </w:rPr>
      </w:pPr>
    </w:p>
    <w:p w14:paraId="3B189738" w14:textId="54C225C0" w:rsidR="007D43C5" w:rsidRPr="00586007" w:rsidRDefault="007D43C5" w:rsidP="00586007">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Centrifuge the cells at 300 </w:t>
      </w:r>
      <w:r w:rsidR="00586007">
        <w:rPr>
          <w:rFonts w:ascii="Calibri" w:hAnsi="Calibri" w:cs="Calibri"/>
          <w:sz w:val="24"/>
          <w:szCs w:val="24"/>
        </w:rPr>
        <w:t xml:space="preserve">x </w:t>
      </w:r>
      <w:r w:rsidRPr="004F702C">
        <w:rPr>
          <w:rFonts w:ascii="Calibri" w:hAnsi="Calibri" w:cs="Calibri"/>
          <w:i/>
          <w:iCs/>
          <w:sz w:val="24"/>
          <w:szCs w:val="24"/>
        </w:rPr>
        <w:t>g</w:t>
      </w:r>
      <w:r w:rsidRPr="004F702C">
        <w:rPr>
          <w:rFonts w:ascii="Calibri" w:hAnsi="Calibri" w:cs="Calibri"/>
          <w:sz w:val="24"/>
          <w:szCs w:val="24"/>
        </w:rPr>
        <w:t xml:space="preserve"> for 5 min. </w:t>
      </w:r>
      <w:r w:rsidRPr="00586007">
        <w:rPr>
          <w:rFonts w:ascii="Calibri" w:hAnsi="Calibri" w:cs="Calibri"/>
          <w:sz w:val="24"/>
          <w:szCs w:val="24"/>
        </w:rPr>
        <w:t xml:space="preserve">Discard the supernatant and resuspend the cell pellet in an appropriate volume of </w:t>
      </w:r>
      <w:proofErr w:type="spellStart"/>
      <w:r w:rsidR="00BB646D" w:rsidRPr="00586007">
        <w:rPr>
          <w:rFonts w:ascii="Calibri" w:hAnsi="Calibri" w:cs="Calibri"/>
          <w:sz w:val="24"/>
          <w:szCs w:val="24"/>
        </w:rPr>
        <w:t>hMSC</w:t>
      </w:r>
      <w:proofErr w:type="spellEnd"/>
      <w:r w:rsidR="00BB646D" w:rsidRPr="00586007">
        <w:rPr>
          <w:rFonts w:ascii="Calibri" w:hAnsi="Calibri" w:cs="Calibri"/>
          <w:sz w:val="24"/>
          <w:szCs w:val="24"/>
        </w:rPr>
        <w:t xml:space="preserve"> media</w:t>
      </w:r>
      <w:r w:rsidRPr="00586007">
        <w:rPr>
          <w:rFonts w:ascii="Calibri" w:hAnsi="Calibri" w:cs="Calibri"/>
          <w:sz w:val="24"/>
          <w:szCs w:val="24"/>
        </w:rPr>
        <w:t xml:space="preserve"> for counting. For a fully confluent T75 flask, a suitable volume is typically 2-4 mL, which will yield a cell concentration of ~1-2E6 cells per </w:t>
      </w:r>
      <w:proofErr w:type="spellStart"/>
      <w:r w:rsidRPr="00586007">
        <w:rPr>
          <w:rFonts w:ascii="Calibri" w:hAnsi="Calibri" w:cs="Calibri"/>
          <w:sz w:val="24"/>
          <w:szCs w:val="24"/>
        </w:rPr>
        <w:t>mL.</w:t>
      </w:r>
      <w:proofErr w:type="spellEnd"/>
    </w:p>
    <w:p w14:paraId="1641D5C1" w14:textId="77777777" w:rsidR="007D43C5" w:rsidRPr="004F702C" w:rsidRDefault="007D43C5" w:rsidP="00DF375D">
      <w:pPr>
        <w:pStyle w:val="ListParagraph"/>
        <w:spacing w:after="0" w:line="240" w:lineRule="auto"/>
        <w:ind w:left="0"/>
        <w:contextualSpacing w:val="0"/>
        <w:jc w:val="both"/>
        <w:rPr>
          <w:rFonts w:ascii="Calibri" w:hAnsi="Calibri" w:cs="Calibri"/>
          <w:sz w:val="24"/>
          <w:szCs w:val="24"/>
        </w:rPr>
      </w:pPr>
    </w:p>
    <w:p w14:paraId="44A739F5" w14:textId="6AD76AA7" w:rsidR="007D43C5" w:rsidRPr="004F702C" w:rsidRDefault="007D43C5" w:rsidP="00DF375D">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Mix a sample of the resuspended cells with equal part Trypan Blue viability dye and load the mixture into a hemocytometer for counting. Count the cells according to the manufacturer’s instructions.</w:t>
      </w:r>
    </w:p>
    <w:p w14:paraId="23A0F5D6" w14:textId="77777777" w:rsidR="00CE2054" w:rsidRPr="004F702C" w:rsidRDefault="00CE2054"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108E72E" w14:textId="6145B7A1" w:rsidR="00D4697F" w:rsidRPr="00C305C4"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Calculate the volume of cell solution needed to reach 150,000 cells and pipette that amount into the waiting 15 mL conical tube containing microcarriers for each condition. Top up the volume in the tube to be between 2.2 – 2.5 mL with fresh, warm </w:t>
      </w:r>
      <w:proofErr w:type="spellStart"/>
      <w:r w:rsidRPr="00C305C4">
        <w:rPr>
          <w:rFonts w:ascii="Calibri" w:hAnsi="Calibri" w:cs="Calibri"/>
          <w:sz w:val="24"/>
          <w:szCs w:val="24"/>
          <w:highlight w:val="yellow"/>
        </w:rPr>
        <w:t>hMSC</w:t>
      </w:r>
      <w:proofErr w:type="spellEnd"/>
      <w:r w:rsidRPr="00C305C4">
        <w:rPr>
          <w:rFonts w:ascii="Calibri" w:hAnsi="Calibri" w:cs="Calibri"/>
          <w:sz w:val="24"/>
          <w:szCs w:val="24"/>
          <w:highlight w:val="yellow"/>
        </w:rPr>
        <w:t xml:space="preserve"> media.</w:t>
      </w:r>
    </w:p>
    <w:p w14:paraId="660088DA" w14:textId="77777777" w:rsidR="00CE2054" w:rsidRPr="00C305C4" w:rsidRDefault="00CE2054"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11EECBAB" w14:textId="7AD2AF11" w:rsidR="00CE2054" w:rsidRPr="004F702C" w:rsidRDefault="00D4697F"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C305C4">
        <w:rPr>
          <w:rFonts w:ascii="Calibri" w:hAnsi="Calibri" w:cs="Calibri"/>
          <w:sz w:val="24"/>
          <w:szCs w:val="24"/>
          <w:highlight w:val="yellow"/>
        </w:rPr>
        <w:t>NOTE: The volume in each 15 mL conical should be slightly greater than 2 mL such that the injection will result in a slightly overfilled reactor condition to avoid bubbles, which will be equalized in a later step.</w:t>
      </w:r>
    </w:p>
    <w:p w14:paraId="396A6165" w14:textId="77777777" w:rsidR="00CE2054" w:rsidRPr="004F702C" w:rsidRDefault="00CE2054"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F3B20A1" w14:textId="3335747A" w:rsidR="00D4697F" w:rsidRPr="004F702C"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Add the appropriate volume of cells to the T75 flask control.</w:t>
      </w:r>
    </w:p>
    <w:p w14:paraId="0608E48E" w14:textId="77777777" w:rsidR="005462D0" w:rsidRPr="004F702C" w:rsidRDefault="005462D0"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24C234C7" w14:textId="1E70A477" w:rsidR="00D4697F" w:rsidRPr="00C305C4"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Working with one to two consumables at a time, remove the consumables from the base</w:t>
      </w:r>
      <w:r w:rsidR="005462D0" w:rsidRPr="00C305C4">
        <w:rPr>
          <w:rFonts w:ascii="Calibri" w:hAnsi="Calibri" w:cs="Calibri"/>
          <w:sz w:val="24"/>
          <w:szCs w:val="24"/>
          <w:highlight w:val="yellow"/>
        </w:rPr>
        <w:t xml:space="preserve"> </w:t>
      </w:r>
      <w:r w:rsidRPr="00C305C4">
        <w:rPr>
          <w:rFonts w:ascii="Calibri" w:hAnsi="Calibri" w:cs="Calibri"/>
          <w:sz w:val="24"/>
          <w:szCs w:val="24"/>
          <w:highlight w:val="yellow"/>
        </w:rPr>
        <w:t>station and bring them into the BSC.</w:t>
      </w:r>
    </w:p>
    <w:p w14:paraId="39478828" w14:textId="77777777" w:rsidR="005462D0" w:rsidRPr="00C305C4" w:rsidRDefault="005462D0"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1FD67DBF" w14:textId="2F9DB305" w:rsidR="00D4697F" w:rsidRPr="00C305C4"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Withdraw cells </w:t>
      </w:r>
      <w:r w:rsidR="005462D0" w:rsidRPr="00C305C4">
        <w:rPr>
          <w:rFonts w:ascii="Calibri" w:hAnsi="Calibri" w:cs="Calibri"/>
          <w:sz w:val="24"/>
          <w:szCs w:val="24"/>
          <w:highlight w:val="yellow"/>
        </w:rPr>
        <w:t xml:space="preserve">and </w:t>
      </w:r>
      <w:r w:rsidRPr="00C305C4">
        <w:rPr>
          <w:rFonts w:ascii="Calibri" w:hAnsi="Calibri" w:cs="Calibri"/>
          <w:sz w:val="24"/>
          <w:szCs w:val="24"/>
          <w:highlight w:val="yellow"/>
        </w:rPr>
        <w:t xml:space="preserve">microcarriers in a 5 mL syringe using green </w:t>
      </w:r>
      <w:proofErr w:type="gramStart"/>
      <w:r w:rsidRPr="00C305C4">
        <w:rPr>
          <w:rFonts w:ascii="Calibri" w:hAnsi="Calibri" w:cs="Calibri"/>
          <w:sz w:val="24"/>
          <w:szCs w:val="24"/>
          <w:highlight w:val="yellow"/>
        </w:rPr>
        <w:t>4</w:t>
      </w:r>
      <w:r w:rsidR="005462D0" w:rsidRPr="00C305C4">
        <w:rPr>
          <w:rFonts w:ascii="Calibri" w:hAnsi="Calibri" w:cs="Calibri"/>
          <w:sz w:val="24"/>
          <w:szCs w:val="24"/>
          <w:highlight w:val="yellow"/>
        </w:rPr>
        <w:t xml:space="preserve"> inch</w:t>
      </w:r>
      <w:proofErr w:type="gramEnd"/>
      <w:r w:rsidRPr="00C305C4">
        <w:rPr>
          <w:rFonts w:ascii="Calibri" w:hAnsi="Calibri" w:cs="Calibri"/>
          <w:sz w:val="24"/>
          <w:szCs w:val="24"/>
          <w:highlight w:val="yellow"/>
        </w:rPr>
        <w:t xml:space="preserve"> blunt needles.</w:t>
      </w:r>
      <w:r w:rsidR="005462D0" w:rsidRPr="00C305C4">
        <w:rPr>
          <w:rFonts w:ascii="Calibri" w:hAnsi="Calibri" w:cs="Calibri"/>
          <w:sz w:val="24"/>
          <w:szCs w:val="24"/>
          <w:highlight w:val="yellow"/>
        </w:rPr>
        <w:t xml:space="preserve"> </w:t>
      </w:r>
      <w:r w:rsidRPr="00C305C4">
        <w:rPr>
          <w:rFonts w:ascii="Calibri" w:hAnsi="Calibri" w:cs="Calibri"/>
          <w:sz w:val="24"/>
          <w:szCs w:val="24"/>
          <w:highlight w:val="yellow"/>
        </w:rPr>
        <w:t>Inject the cells</w:t>
      </w:r>
      <w:r w:rsidR="005462D0" w:rsidRPr="00C305C4">
        <w:rPr>
          <w:rFonts w:ascii="Calibri" w:hAnsi="Calibri" w:cs="Calibri"/>
          <w:sz w:val="24"/>
          <w:szCs w:val="24"/>
          <w:highlight w:val="yellow"/>
        </w:rPr>
        <w:t xml:space="preserve"> and</w:t>
      </w:r>
      <w:r w:rsidRPr="00C305C4">
        <w:rPr>
          <w:rFonts w:ascii="Calibri" w:hAnsi="Calibri" w:cs="Calibri"/>
          <w:sz w:val="24"/>
          <w:szCs w:val="24"/>
          <w:highlight w:val="yellow"/>
        </w:rPr>
        <w:t xml:space="preserve"> microcarriers into the reactor.</w:t>
      </w:r>
    </w:p>
    <w:p w14:paraId="5FF008DD" w14:textId="77777777" w:rsidR="005462D0" w:rsidRPr="004F702C" w:rsidRDefault="005462D0"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568F9D1" w14:textId="02FF2B74" w:rsidR="00D4697F" w:rsidRPr="00C305C4"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Return the consumable to the base</w:t>
      </w:r>
      <w:r w:rsidR="005462D0" w:rsidRPr="00C305C4">
        <w:rPr>
          <w:rFonts w:ascii="Calibri" w:hAnsi="Calibri" w:cs="Calibri"/>
          <w:sz w:val="24"/>
          <w:szCs w:val="24"/>
          <w:highlight w:val="yellow"/>
        </w:rPr>
        <w:t xml:space="preserve"> </w:t>
      </w:r>
      <w:r w:rsidRPr="00C305C4">
        <w:rPr>
          <w:rFonts w:ascii="Calibri" w:hAnsi="Calibri" w:cs="Calibri"/>
          <w:sz w:val="24"/>
          <w:szCs w:val="24"/>
          <w:highlight w:val="yellow"/>
        </w:rPr>
        <w:t>station and repeat until all consumables have been injected.</w:t>
      </w:r>
    </w:p>
    <w:p w14:paraId="4409AAAA" w14:textId="77777777" w:rsidR="005462D0" w:rsidRPr="00C305C4" w:rsidRDefault="005462D0"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3C16F634" w14:textId="4DDF8012" w:rsidR="00D4697F" w:rsidRPr="00C305C4"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Click through the </w:t>
      </w:r>
      <w:r w:rsidR="005462D0" w:rsidRPr="00C305C4">
        <w:rPr>
          <w:rFonts w:ascii="Calibri" w:hAnsi="Calibri" w:cs="Calibri"/>
          <w:b/>
          <w:bCs/>
          <w:sz w:val="24"/>
          <w:szCs w:val="24"/>
          <w:highlight w:val="yellow"/>
        </w:rPr>
        <w:t>S</w:t>
      </w:r>
      <w:r w:rsidRPr="00C305C4">
        <w:rPr>
          <w:rFonts w:ascii="Calibri" w:hAnsi="Calibri" w:cs="Calibri"/>
          <w:b/>
          <w:bCs/>
          <w:sz w:val="24"/>
          <w:szCs w:val="24"/>
          <w:highlight w:val="yellow"/>
        </w:rPr>
        <w:t xml:space="preserve">oftware </w:t>
      </w:r>
      <w:r w:rsidR="005462D0" w:rsidRPr="00C305C4">
        <w:rPr>
          <w:rFonts w:ascii="Calibri" w:hAnsi="Calibri" w:cs="Calibri"/>
          <w:b/>
          <w:bCs/>
          <w:sz w:val="24"/>
          <w:szCs w:val="24"/>
          <w:highlight w:val="yellow"/>
        </w:rPr>
        <w:t>W</w:t>
      </w:r>
      <w:r w:rsidRPr="00C305C4">
        <w:rPr>
          <w:rFonts w:ascii="Calibri" w:hAnsi="Calibri" w:cs="Calibri"/>
          <w:b/>
          <w:bCs/>
          <w:sz w:val="24"/>
          <w:szCs w:val="24"/>
          <w:highlight w:val="yellow"/>
        </w:rPr>
        <w:t>indows</w:t>
      </w:r>
      <w:r w:rsidRPr="00C305C4">
        <w:rPr>
          <w:rFonts w:ascii="Calibri" w:hAnsi="Calibri" w:cs="Calibri"/>
          <w:sz w:val="24"/>
          <w:szCs w:val="24"/>
          <w:highlight w:val="yellow"/>
        </w:rPr>
        <w:t xml:space="preserve"> to indicate that the inoculation has taken place. When the software returns to the normal home page, remove the white clamp from the consumable output lines.</w:t>
      </w:r>
    </w:p>
    <w:p w14:paraId="4DE96860" w14:textId="77777777" w:rsidR="0093557B" w:rsidRPr="00C305C4" w:rsidRDefault="009355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51B9E4C8" w14:textId="621C52E4" w:rsidR="00D4697F" w:rsidRPr="00C305C4"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lastRenderedPageBreak/>
        <w:t>Enter manual ops and perform an Eject Excess function with output port set to P for perfusion.</w:t>
      </w:r>
      <w:r w:rsidR="0093557B" w:rsidRPr="00C305C4">
        <w:rPr>
          <w:rFonts w:ascii="Calibri" w:hAnsi="Calibri" w:cs="Calibri"/>
          <w:sz w:val="24"/>
          <w:szCs w:val="24"/>
          <w:highlight w:val="yellow"/>
        </w:rPr>
        <w:t xml:space="preserve"> </w:t>
      </w:r>
      <w:r w:rsidRPr="00C305C4">
        <w:rPr>
          <w:rFonts w:ascii="Calibri" w:hAnsi="Calibri" w:cs="Calibri"/>
          <w:sz w:val="24"/>
          <w:szCs w:val="24"/>
          <w:highlight w:val="yellow"/>
        </w:rPr>
        <w:t xml:space="preserve">Engage static mixing mode, using 1680 </w:t>
      </w:r>
      <w:proofErr w:type="spellStart"/>
      <w:r w:rsidRPr="00C305C4">
        <w:rPr>
          <w:rFonts w:ascii="Calibri" w:hAnsi="Calibri" w:cs="Calibri"/>
          <w:sz w:val="24"/>
          <w:szCs w:val="24"/>
          <w:highlight w:val="yellow"/>
        </w:rPr>
        <w:t>s on</w:t>
      </w:r>
      <w:proofErr w:type="spellEnd"/>
      <w:r w:rsidRPr="00C305C4">
        <w:rPr>
          <w:rFonts w:ascii="Calibri" w:hAnsi="Calibri" w:cs="Calibri"/>
          <w:sz w:val="24"/>
          <w:szCs w:val="24"/>
          <w:highlight w:val="yellow"/>
        </w:rPr>
        <w:t xml:space="preserve"> and 120 s</w:t>
      </w:r>
      <w:r w:rsidR="0093557B" w:rsidRPr="00C305C4">
        <w:rPr>
          <w:rFonts w:ascii="Calibri" w:hAnsi="Calibri" w:cs="Calibri"/>
          <w:sz w:val="24"/>
          <w:szCs w:val="24"/>
          <w:highlight w:val="yellow"/>
        </w:rPr>
        <w:t xml:space="preserve"> </w:t>
      </w:r>
      <w:r w:rsidRPr="00C305C4">
        <w:rPr>
          <w:rFonts w:ascii="Calibri" w:hAnsi="Calibri" w:cs="Calibri"/>
          <w:sz w:val="24"/>
          <w:szCs w:val="24"/>
          <w:highlight w:val="yellow"/>
        </w:rPr>
        <w:t xml:space="preserve">off. Keep the mixing frequency </w:t>
      </w:r>
      <w:r w:rsidR="00DF375D" w:rsidRPr="00C305C4">
        <w:rPr>
          <w:rFonts w:ascii="Calibri" w:hAnsi="Calibri" w:cs="Calibri"/>
          <w:sz w:val="24"/>
          <w:szCs w:val="24"/>
          <w:highlight w:val="yellow"/>
        </w:rPr>
        <w:t>at</w:t>
      </w:r>
      <w:r w:rsidRPr="00C305C4">
        <w:rPr>
          <w:rFonts w:ascii="Calibri" w:hAnsi="Calibri" w:cs="Calibri"/>
          <w:sz w:val="24"/>
          <w:szCs w:val="24"/>
          <w:highlight w:val="yellow"/>
        </w:rPr>
        <w:t xml:space="preserve"> 5 Hz for static mixing.</w:t>
      </w:r>
    </w:p>
    <w:p w14:paraId="7F538510" w14:textId="77777777" w:rsidR="0093557B" w:rsidRPr="004F702C" w:rsidRDefault="009355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A2920B1" w14:textId="2DD9703B" w:rsidR="00D4697F" w:rsidRPr="004F702C"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Turn off the optical density reference measurement. </w:t>
      </w:r>
    </w:p>
    <w:p w14:paraId="43CDAC84" w14:textId="77777777" w:rsidR="0093557B" w:rsidRPr="004F702C" w:rsidRDefault="009355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048D783" w14:textId="62C20CD1" w:rsidR="0093557B" w:rsidRPr="004F702C" w:rsidRDefault="00D4697F" w:rsidP="004F702C">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Open the MBS Client and click </w:t>
      </w:r>
      <w:r w:rsidR="0093557B" w:rsidRPr="004F702C">
        <w:rPr>
          <w:rFonts w:ascii="Calibri" w:hAnsi="Calibri" w:cs="Calibri"/>
          <w:b/>
          <w:bCs/>
          <w:sz w:val="24"/>
          <w:szCs w:val="24"/>
        </w:rPr>
        <w:t>C</w:t>
      </w:r>
      <w:r w:rsidRPr="004F702C">
        <w:rPr>
          <w:rFonts w:ascii="Calibri" w:hAnsi="Calibri" w:cs="Calibri"/>
          <w:b/>
          <w:bCs/>
          <w:sz w:val="24"/>
          <w:szCs w:val="24"/>
        </w:rPr>
        <w:t>onnect.</w:t>
      </w:r>
      <w:r w:rsidR="0093557B" w:rsidRPr="004F702C">
        <w:rPr>
          <w:rFonts w:ascii="Calibri" w:hAnsi="Calibri" w:cs="Calibri"/>
          <w:sz w:val="24"/>
          <w:szCs w:val="24"/>
        </w:rPr>
        <w:t xml:space="preserve"> </w:t>
      </w:r>
      <w:r w:rsidRPr="004F702C">
        <w:rPr>
          <w:rFonts w:ascii="Calibri" w:hAnsi="Calibri" w:cs="Calibri"/>
          <w:sz w:val="24"/>
          <w:szCs w:val="24"/>
        </w:rPr>
        <w:t xml:space="preserve">Enter the following command contained within the quotations: </w:t>
      </w:r>
    </w:p>
    <w:p w14:paraId="776A315E" w14:textId="71687B23" w:rsidR="00D4697F" w:rsidRPr="004F702C" w:rsidRDefault="00D4697F" w:rsidP="004F702C">
      <w:pPr>
        <w:pStyle w:val="ListParagraph"/>
        <w:pBdr>
          <w:top w:val="nil"/>
          <w:left w:val="nil"/>
          <w:bottom w:val="nil"/>
          <w:right w:val="nil"/>
          <w:between w:val="nil"/>
        </w:pBdr>
        <w:spacing w:after="0" w:line="240" w:lineRule="auto"/>
        <w:ind w:left="0"/>
        <w:contextualSpacing w:val="0"/>
        <w:jc w:val="both"/>
        <w:rPr>
          <w:rFonts w:ascii="Calibri" w:hAnsi="Calibri" w:cs="Calibri"/>
          <w:i/>
          <w:iCs/>
          <w:sz w:val="24"/>
          <w:szCs w:val="24"/>
        </w:rPr>
      </w:pPr>
      <w:r w:rsidRPr="004F702C">
        <w:rPr>
          <w:rFonts w:ascii="Calibri" w:hAnsi="Calibri" w:cs="Calibri"/>
          <w:i/>
          <w:iCs/>
          <w:sz w:val="24"/>
          <w:szCs w:val="24"/>
        </w:rPr>
        <w:t>“</w:t>
      </w:r>
      <w:proofErr w:type="spellStart"/>
      <w:r w:rsidRPr="004F702C">
        <w:rPr>
          <w:rFonts w:ascii="Calibri" w:hAnsi="Calibri" w:cs="Calibri"/>
          <w:i/>
          <w:iCs/>
          <w:sz w:val="24"/>
          <w:szCs w:val="24"/>
        </w:rPr>
        <w:t>dmem_write</w:t>
      </w:r>
      <w:proofErr w:type="spellEnd"/>
      <w:r w:rsidRPr="004F702C">
        <w:rPr>
          <w:rFonts w:ascii="Calibri" w:hAnsi="Calibri" w:cs="Calibri"/>
          <w:i/>
          <w:iCs/>
          <w:sz w:val="24"/>
          <w:szCs w:val="24"/>
        </w:rPr>
        <w:t xml:space="preserve"> 0,1,2,3 </w:t>
      </w:r>
      <w:proofErr w:type="spellStart"/>
      <w:r w:rsidRPr="004F702C">
        <w:rPr>
          <w:rFonts w:ascii="Calibri" w:hAnsi="Calibri" w:cs="Calibri"/>
          <w:i/>
          <w:iCs/>
          <w:sz w:val="24"/>
          <w:szCs w:val="24"/>
        </w:rPr>
        <w:t>F_measure_ODref_skip</w:t>
      </w:r>
      <w:proofErr w:type="spellEnd"/>
      <w:r w:rsidRPr="004F702C">
        <w:rPr>
          <w:rFonts w:ascii="Calibri" w:hAnsi="Calibri" w:cs="Calibri"/>
          <w:i/>
          <w:iCs/>
          <w:sz w:val="24"/>
          <w:szCs w:val="24"/>
        </w:rPr>
        <w:t xml:space="preserve"> 1”</w:t>
      </w:r>
    </w:p>
    <w:p w14:paraId="58ACF968" w14:textId="77777777" w:rsidR="00573B08" w:rsidRPr="004F702C" w:rsidRDefault="00573B08" w:rsidP="004F702C">
      <w:pPr>
        <w:pStyle w:val="ListParagraph"/>
        <w:pBdr>
          <w:top w:val="nil"/>
          <w:left w:val="nil"/>
          <w:bottom w:val="nil"/>
          <w:right w:val="nil"/>
          <w:between w:val="nil"/>
        </w:pBdr>
        <w:spacing w:after="0" w:line="240" w:lineRule="auto"/>
        <w:ind w:left="0"/>
        <w:contextualSpacing w:val="0"/>
        <w:jc w:val="both"/>
        <w:rPr>
          <w:rFonts w:ascii="Calibri" w:hAnsi="Calibri" w:cs="Calibri"/>
          <w:i/>
          <w:iCs/>
          <w:sz w:val="24"/>
          <w:szCs w:val="24"/>
        </w:rPr>
      </w:pPr>
    </w:p>
    <w:p w14:paraId="0EFC631F" w14:textId="4972AA02" w:rsidR="0093557B" w:rsidRPr="004F702C" w:rsidRDefault="00D4697F" w:rsidP="004F702C">
      <w:pPr>
        <w:pStyle w:val="ListParagraph"/>
        <w:numPr>
          <w:ilvl w:val="2"/>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Click </w:t>
      </w:r>
      <w:r w:rsidR="0093557B" w:rsidRPr="004F702C">
        <w:rPr>
          <w:rFonts w:ascii="Calibri" w:hAnsi="Calibri" w:cs="Calibri"/>
          <w:b/>
          <w:bCs/>
          <w:sz w:val="24"/>
          <w:szCs w:val="24"/>
        </w:rPr>
        <w:t>S</w:t>
      </w:r>
      <w:r w:rsidRPr="004F702C">
        <w:rPr>
          <w:rFonts w:ascii="Calibri" w:hAnsi="Calibri" w:cs="Calibri"/>
          <w:b/>
          <w:bCs/>
          <w:sz w:val="24"/>
          <w:szCs w:val="24"/>
        </w:rPr>
        <w:t>end</w:t>
      </w:r>
      <w:r w:rsidRPr="004F702C">
        <w:rPr>
          <w:rFonts w:ascii="Calibri" w:hAnsi="Calibri" w:cs="Calibri"/>
          <w:sz w:val="24"/>
          <w:szCs w:val="24"/>
        </w:rPr>
        <w:t>, await confirmation that the command has been sent successfully, and close the MBS Client.</w:t>
      </w:r>
    </w:p>
    <w:p w14:paraId="0146FE92" w14:textId="77777777" w:rsidR="0093557B" w:rsidRPr="004F702C" w:rsidRDefault="009355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B7BE114" w14:textId="4EF0E0C6" w:rsidR="00D4697F" w:rsidRPr="004F702C" w:rsidRDefault="00D4697F" w:rsidP="004F702C">
      <w:pPr>
        <w:pStyle w:val="ListParagraph"/>
        <w:numPr>
          <w:ilvl w:val="1"/>
          <w:numId w:val="28"/>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After 24 h, disable static mixing mode and re-enable normal mixing. Reduce the mixing frequency to 1.5 Hz.</w:t>
      </w:r>
    </w:p>
    <w:p w14:paraId="7CD877D5" w14:textId="77777777" w:rsidR="0093557B" w:rsidRPr="004F702C" w:rsidRDefault="009355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60921FC1" w14:textId="56201F0D" w:rsidR="00D4697F" w:rsidRPr="004F702C" w:rsidRDefault="001C76CF" w:rsidP="004F702C">
      <w:pPr>
        <w:pStyle w:val="ListParagraph"/>
        <w:numPr>
          <w:ilvl w:val="0"/>
          <w:numId w:val="28"/>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4F702C">
        <w:rPr>
          <w:rFonts w:ascii="Calibri" w:hAnsi="Calibri" w:cs="Calibri"/>
          <w:b/>
          <w:bCs/>
          <w:sz w:val="24"/>
          <w:szCs w:val="24"/>
        </w:rPr>
        <w:t>Microbioreactor</w:t>
      </w:r>
      <w:r w:rsidR="00D4697F" w:rsidRPr="004F702C">
        <w:rPr>
          <w:rFonts w:ascii="Calibri" w:hAnsi="Calibri" w:cs="Calibri"/>
          <w:b/>
          <w:bCs/>
          <w:sz w:val="24"/>
          <w:szCs w:val="24"/>
        </w:rPr>
        <w:t xml:space="preserve"> operation</w:t>
      </w:r>
    </w:p>
    <w:p w14:paraId="77D1CAF4" w14:textId="77777777" w:rsidR="0093557B" w:rsidRPr="004F702C" w:rsidRDefault="0093557B" w:rsidP="004F702C">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37764B35" w14:textId="3B157958" w:rsidR="001C76CF" w:rsidRPr="004F702C" w:rsidRDefault="001C76CF" w:rsidP="004F702C">
      <w:pPr>
        <w:pStyle w:val="ListParagraph"/>
        <w:numPr>
          <w:ilvl w:val="1"/>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Monitor the microbioreactor daily to ensure no issues disrupt the experiment.</w:t>
      </w:r>
      <w:r w:rsidR="0093557B" w:rsidRPr="004F702C">
        <w:rPr>
          <w:rFonts w:ascii="Calibri" w:hAnsi="Calibri" w:cs="Calibri"/>
          <w:sz w:val="24"/>
          <w:szCs w:val="24"/>
        </w:rPr>
        <w:t xml:space="preserve"> </w:t>
      </w:r>
      <w:r w:rsidRPr="004F702C">
        <w:rPr>
          <w:rFonts w:ascii="Calibri" w:hAnsi="Calibri" w:cs="Calibri"/>
          <w:sz w:val="24"/>
          <w:szCs w:val="24"/>
        </w:rPr>
        <w:t>Ensure the media source bottles maintain &gt;5 mL of media to successfully perfuse the reactor without issue.</w:t>
      </w:r>
    </w:p>
    <w:p w14:paraId="458F17EB" w14:textId="77777777" w:rsidR="0093557B" w:rsidRPr="004F702C" w:rsidRDefault="009355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2461C98" w14:textId="7D367E57" w:rsidR="001C76CF" w:rsidRPr="004F702C" w:rsidRDefault="001C76CF" w:rsidP="004F702C">
      <w:pPr>
        <w:pStyle w:val="ListParagraph"/>
        <w:numPr>
          <w:ilvl w:val="1"/>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Change out the ice buckets as needed to maintain temperature control of the media source bottle.</w:t>
      </w:r>
      <w:r w:rsidR="0093557B" w:rsidRPr="004F702C">
        <w:rPr>
          <w:rFonts w:ascii="Calibri" w:hAnsi="Calibri" w:cs="Calibri"/>
          <w:sz w:val="24"/>
          <w:szCs w:val="24"/>
        </w:rPr>
        <w:t xml:space="preserve"> </w:t>
      </w:r>
      <w:r w:rsidRPr="004F702C">
        <w:rPr>
          <w:rFonts w:ascii="Calibri" w:hAnsi="Calibri" w:cs="Calibri"/>
          <w:sz w:val="24"/>
          <w:szCs w:val="24"/>
        </w:rPr>
        <w:t>Keep the light-protective drape over the front of the microbioreactor to prevent light-based degradation of volatile media components.</w:t>
      </w:r>
    </w:p>
    <w:p w14:paraId="41AD5130" w14:textId="77777777" w:rsidR="0093557B" w:rsidRPr="004F702C" w:rsidRDefault="009355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D057A8E" w14:textId="6685EA08" w:rsidR="001C76CF" w:rsidRPr="004F702C" w:rsidRDefault="001C76CF" w:rsidP="004F702C">
      <w:pPr>
        <w:pStyle w:val="ListParagraph"/>
        <w:numPr>
          <w:ilvl w:val="1"/>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Ensure no bubbles are introduced into the reactor.</w:t>
      </w:r>
      <w:r w:rsidR="0093557B" w:rsidRPr="004F702C">
        <w:rPr>
          <w:rFonts w:ascii="Calibri" w:hAnsi="Calibri" w:cs="Calibri"/>
          <w:sz w:val="24"/>
          <w:szCs w:val="24"/>
        </w:rPr>
        <w:t xml:space="preserve"> </w:t>
      </w:r>
      <w:r w:rsidRPr="004F702C">
        <w:rPr>
          <w:rFonts w:ascii="Calibri" w:hAnsi="Calibri" w:cs="Calibri"/>
          <w:sz w:val="24"/>
          <w:szCs w:val="24"/>
        </w:rPr>
        <w:t>Do not forget to periodically change the media in the TCPS flask control.</w:t>
      </w:r>
    </w:p>
    <w:p w14:paraId="5D598C8B" w14:textId="77777777" w:rsidR="0093557B" w:rsidRPr="004F702C" w:rsidRDefault="009355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30C3A5A" w14:textId="63377E71" w:rsidR="001C76CF" w:rsidRPr="004F702C" w:rsidRDefault="731C26EE" w:rsidP="004F702C">
      <w:pPr>
        <w:pStyle w:val="ListParagraph"/>
        <w:numPr>
          <w:ilvl w:val="0"/>
          <w:numId w:val="29"/>
        </w:numPr>
        <w:pBdr>
          <w:top w:val="nil"/>
          <w:left w:val="nil"/>
          <w:bottom w:val="nil"/>
          <w:right w:val="nil"/>
          <w:between w:val="nil"/>
        </w:pBdr>
        <w:spacing w:after="0" w:line="240" w:lineRule="auto"/>
        <w:ind w:left="0" w:firstLine="0"/>
        <w:contextualSpacing w:val="0"/>
        <w:jc w:val="both"/>
        <w:rPr>
          <w:rFonts w:ascii="Calibri" w:hAnsi="Calibri" w:cs="Calibri"/>
          <w:b/>
          <w:bCs/>
          <w:sz w:val="24"/>
          <w:szCs w:val="24"/>
        </w:rPr>
      </w:pPr>
      <w:r w:rsidRPr="004F702C">
        <w:rPr>
          <w:rFonts w:ascii="Calibri" w:hAnsi="Calibri" w:cs="Calibri"/>
          <w:b/>
          <w:bCs/>
          <w:sz w:val="24"/>
          <w:szCs w:val="24"/>
        </w:rPr>
        <w:t>Microbioreactor harvest</w:t>
      </w:r>
    </w:p>
    <w:p w14:paraId="38D5F116" w14:textId="77777777" w:rsidR="0093557B" w:rsidRPr="004F702C" w:rsidRDefault="0093557B" w:rsidP="004F702C">
      <w:pPr>
        <w:pStyle w:val="ListParagraph"/>
        <w:pBdr>
          <w:top w:val="nil"/>
          <w:left w:val="nil"/>
          <w:bottom w:val="nil"/>
          <w:right w:val="nil"/>
          <w:between w:val="nil"/>
        </w:pBdr>
        <w:spacing w:after="0" w:line="240" w:lineRule="auto"/>
        <w:ind w:left="0"/>
        <w:contextualSpacing w:val="0"/>
        <w:jc w:val="both"/>
        <w:rPr>
          <w:rFonts w:ascii="Calibri" w:hAnsi="Calibri" w:cs="Calibri"/>
          <w:b/>
          <w:bCs/>
          <w:sz w:val="24"/>
          <w:szCs w:val="24"/>
        </w:rPr>
      </w:pPr>
    </w:p>
    <w:p w14:paraId="62FAA824" w14:textId="5297ECD8" w:rsidR="001C76CF" w:rsidRPr="004F702C" w:rsidRDefault="001C76CF" w:rsidP="004F702C">
      <w:pPr>
        <w:pStyle w:val="ListParagraph"/>
        <w:numPr>
          <w:ilvl w:val="1"/>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Ensure the BSC is sterile and ready for operation.</w:t>
      </w:r>
    </w:p>
    <w:p w14:paraId="41B2F103" w14:textId="77777777" w:rsidR="0093557B" w:rsidRPr="004F702C" w:rsidRDefault="0093557B"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89C9144" w14:textId="0085272E" w:rsidR="001C76CF" w:rsidRPr="004F702C" w:rsidRDefault="001C76CF"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Warm </w:t>
      </w:r>
      <w:r w:rsidR="009A5DA2" w:rsidRPr="004F702C">
        <w:rPr>
          <w:rFonts w:ascii="Calibri" w:hAnsi="Calibri" w:cs="Calibri"/>
          <w:sz w:val="24"/>
          <w:szCs w:val="24"/>
        </w:rPr>
        <w:t xml:space="preserve">the following </w:t>
      </w:r>
      <w:r w:rsidRPr="004F702C">
        <w:rPr>
          <w:rFonts w:ascii="Calibri" w:hAnsi="Calibri" w:cs="Calibri"/>
          <w:sz w:val="24"/>
          <w:szCs w:val="24"/>
        </w:rPr>
        <w:t>required reagents in a bead or water bath to 37 °C</w:t>
      </w:r>
      <w:r w:rsidR="009A5DA2" w:rsidRPr="004F702C">
        <w:rPr>
          <w:rFonts w:ascii="Calibri" w:hAnsi="Calibri" w:cs="Calibri"/>
          <w:sz w:val="24"/>
          <w:szCs w:val="24"/>
        </w:rPr>
        <w:t xml:space="preserve">: </w:t>
      </w:r>
      <w:r w:rsidRPr="004F702C">
        <w:rPr>
          <w:rFonts w:ascii="Calibri" w:hAnsi="Calibri" w:cs="Calibri"/>
          <w:sz w:val="24"/>
          <w:szCs w:val="24"/>
        </w:rPr>
        <w:t xml:space="preserve">~25 mL of warm </w:t>
      </w:r>
      <w:proofErr w:type="spellStart"/>
      <w:r w:rsidRPr="004F702C">
        <w:rPr>
          <w:rFonts w:ascii="Calibri" w:hAnsi="Calibri" w:cs="Calibri"/>
          <w:sz w:val="24"/>
          <w:szCs w:val="24"/>
        </w:rPr>
        <w:t>hMSC</w:t>
      </w:r>
      <w:proofErr w:type="spellEnd"/>
      <w:r w:rsidRPr="004F702C">
        <w:rPr>
          <w:rFonts w:ascii="Calibri" w:hAnsi="Calibri" w:cs="Calibri"/>
          <w:sz w:val="24"/>
          <w:szCs w:val="24"/>
        </w:rPr>
        <w:t xml:space="preserve"> media, 10 mL of warm PBS, and 1.5 mL of 10 mg/mL </w:t>
      </w:r>
      <w:proofErr w:type="spellStart"/>
      <w:r w:rsidRPr="004F702C">
        <w:rPr>
          <w:rFonts w:ascii="Calibri" w:hAnsi="Calibri" w:cs="Calibri"/>
          <w:sz w:val="24"/>
          <w:szCs w:val="24"/>
        </w:rPr>
        <w:t>Pronase</w:t>
      </w:r>
      <w:proofErr w:type="spellEnd"/>
      <w:r w:rsidRPr="004F702C">
        <w:rPr>
          <w:rFonts w:ascii="Calibri" w:hAnsi="Calibri" w:cs="Calibri"/>
          <w:sz w:val="24"/>
          <w:szCs w:val="24"/>
        </w:rPr>
        <w:t xml:space="preserve"> needed for harvest</w:t>
      </w:r>
      <w:r w:rsidR="009A5DA2" w:rsidRPr="004F702C">
        <w:rPr>
          <w:rFonts w:ascii="Calibri" w:hAnsi="Calibri" w:cs="Calibri"/>
          <w:sz w:val="24"/>
          <w:szCs w:val="24"/>
        </w:rPr>
        <w:t>ing</w:t>
      </w:r>
      <w:r w:rsidRPr="004F702C">
        <w:rPr>
          <w:rFonts w:ascii="Calibri" w:hAnsi="Calibri" w:cs="Calibri"/>
          <w:sz w:val="24"/>
          <w:szCs w:val="24"/>
        </w:rPr>
        <w:t>.</w:t>
      </w:r>
    </w:p>
    <w:p w14:paraId="32C2C47E" w14:textId="77777777" w:rsidR="009A5DA2" w:rsidRPr="004F702C"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6E0270B0" w14:textId="5F9E9EDA" w:rsidR="001C76CF" w:rsidRPr="004F702C" w:rsidRDefault="001C76CF" w:rsidP="004F702C">
      <w:pPr>
        <w:pStyle w:val="ListParagraph"/>
        <w:numPr>
          <w:ilvl w:val="1"/>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Prepare the bottle rack for harvest.</w:t>
      </w:r>
    </w:p>
    <w:p w14:paraId="7EF7727F" w14:textId="77777777" w:rsidR="009A5DA2" w:rsidRPr="004F702C"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6340EB08" w14:textId="2752AE8C" w:rsidR="001C76CF" w:rsidRPr="004F702C" w:rsidRDefault="001C76CF"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Engage manual ops mode for each POD in the software.</w:t>
      </w:r>
    </w:p>
    <w:p w14:paraId="6B97C7CB" w14:textId="77777777" w:rsidR="009A5DA2" w:rsidRPr="004F702C"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2493DF9B" w14:textId="5EB9763F" w:rsidR="001C76CF" w:rsidRPr="004F702C" w:rsidRDefault="001C76CF"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Clamp the consumable input lines using a white C-clamp along the clear portion of the line.</w:t>
      </w:r>
    </w:p>
    <w:p w14:paraId="5224BFB4" w14:textId="77777777" w:rsidR="009A5DA2" w:rsidRPr="004F702C"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70240C0" w14:textId="096B8ACE" w:rsidR="001C76CF" w:rsidRPr="004F702C" w:rsidRDefault="001C76CF"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Remove the consumables to the BSC.</w:t>
      </w:r>
      <w:r w:rsidR="009A5DA2" w:rsidRPr="004F702C">
        <w:rPr>
          <w:rFonts w:ascii="Calibri" w:hAnsi="Calibri" w:cs="Calibri"/>
          <w:sz w:val="24"/>
          <w:szCs w:val="24"/>
        </w:rPr>
        <w:t xml:space="preserve"> </w:t>
      </w:r>
      <w:r w:rsidRPr="004F702C">
        <w:rPr>
          <w:rFonts w:ascii="Calibri" w:hAnsi="Calibri" w:cs="Calibri"/>
          <w:sz w:val="24"/>
          <w:szCs w:val="24"/>
        </w:rPr>
        <w:t>Remove the contents of the waste bottle and discard.</w:t>
      </w:r>
    </w:p>
    <w:p w14:paraId="13C29173" w14:textId="77777777" w:rsidR="009A5DA2" w:rsidRPr="004F702C"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57F06CF" w14:textId="37CC64BF" w:rsidR="009A5DA2" w:rsidRPr="004F702C" w:rsidRDefault="001C76CF"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Flush the waste bottle with ~20 mL of PBS and discard.</w:t>
      </w:r>
      <w:r w:rsidR="009A5DA2" w:rsidRPr="004F702C">
        <w:rPr>
          <w:rFonts w:ascii="Calibri" w:hAnsi="Calibri" w:cs="Calibri"/>
          <w:sz w:val="24"/>
          <w:szCs w:val="24"/>
        </w:rPr>
        <w:t xml:space="preserve"> </w:t>
      </w:r>
      <w:r w:rsidRPr="004F702C">
        <w:rPr>
          <w:rFonts w:ascii="Calibri" w:hAnsi="Calibri" w:cs="Calibri"/>
          <w:sz w:val="24"/>
          <w:szCs w:val="24"/>
        </w:rPr>
        <w:t xml:space="preserve">Assess the remaining volume in the media bottle and top up with fresh (cold) </w:t>
      </w:r>
      <w:proofErr w:type="spellStart"/>
      <w:r w:rsidRPr="004F702C">
        <w:rPr>
          <w:rFonts w:ascii="Calibri" w:hAnsi="Calibri" w:cs="Calibri"/>
          <w:sz w:val="24"/>
          <w:szCs w:val="24"/>
        </w:rPr>
        <w:t>hMSC</w:t>
      </w:r>
      <w:proofErr w:type="spellEnd"/>
      <w:r w:rsidRPr="004F702C">
        <w:rPr>
          <w:rFonts w:ascii="Calibri" w:hAnsi="Calibri" w:cs="Calibri"/>
          <w:sz w:val="24"/>
          <w:szCs w:val="24"/>
        </w:rPr>
        <w:t xml:space="preserve"> media if needed. </w:t>
      </w:r>
    </w:p>
    <w:p w14:paraId="26F0C0B7" w14:textId="77777777" w:rsidR="009A5DA2" w:rsidRPr="004F702C"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7447CFE" w14:textId="4B59C37A" w:rsidR="009A5DA2" w:rsidRPr="004F702C" w:rsidRDefault="001C76CF"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 xml:space="preserve">NOTE: </w:t>
      </w:r>
      <w:r w:rsidR="009A5DA2" w:rsidRPr="004F702C">
        <w:rPr>
          <w:rFonts w:ascii="Calibri" w:hAnsi="Calibri" w:cs="Calibri"/>
          <w:sz w:val="24"/>
          <w:szCs w:val="24"/>
        </w:rPr>
        <w:t xml:space="preserve">Here, </w:t>
      </w:r>
      <w:r w:rsidRPr="004F702C">
        <w:rPr>
          <w:rFonts w:ascii="Calibri" w:hAnsi="Calibri" w:cs="Calibri"/>
          <w:sz w:val="24"/>
          <w:szCs w:val="24"/>
        </w:rPr>
        <w:t>&gt; 4 mL of media is required to complete the three necessary eject-wash cycles for harvest.</w:t>
      </w:r>
    </w:p>
    <w:p w14:paraId="0D7A3F1D" w14:textId="77777777" w:rsidR="009A5DA2" w:rsidRPr="004F702C"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B0523B6" w14:textId="5B9D70BE" w:rsidR="001C76CF" w:rsidRPr="004F702C" w:rsidRDefault="001C76CF"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 xml:space="preserve">Line the waste bottle with ~5 mL of cold </w:t>
      </w:r>
      <w:proofErr w:type="spellStart"/>
      <w:r w:rsidRPr="004F702C">
        <w:rPr>
          <w:rFonts w:ascii="Calibri" w:hAnsi="Calibri" w:cs="Calibri"/>
          <w:sz w:val="24"/>
          <w:szCs w:val="24"/>
        </w:rPr>
        <w:t>hMSC</w:t>
      </w:r>
      <w:proofErr w:type="spellEnd"/>
      <w:r w:rsidRPr="004F702C">
        <w:rPr>
          <w:rFonts w:ascii="Calibri" w:hAnsi="Calibri" w:cs="Calibri"/>
          <w:sz w:val="24"/>
          <w:szCs w:val="24"/>
        </w:rPr>
        <w:t xml:space="preserve"> media to cushion the harvested fluid.</w:t>
      </w:r>
    </w:p>
    <w:p w14:paraId="2AA7E234" w14:textId="77777777" w:rsidR="009A5DA2" w:rsidRPr="004F702C"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450B16A7" w14:textId="46AE7B3D" w:rsidR="001C76CF" w:rsidRPr="00C305C4" w:rsidRDefault="00814932" w:rsidP="004F702C">
      <w:pPr>
        <w:pStyle w:val="ListParagraph"/>
        <w:numPr>
          <w:ilvl w:val="1"/>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Harvest the cells from the microbioreactor</w:t>
      </w:r>
      <w:r w:rsidR="001C76CF" w:rsidRPr="00C305C4">
        <w:rPr>
          <w:rFonts w:ascii="Calibri" w:hAnsi="Calibri" w:cs="Calibri"/>
          <w:sz w:val="24"/>
          <w:szCs w:val="24"/>
          <w:highlight w:val="yellow"/>
        </w:rPr>
        <w:t>.</w:t>
      </w:r>
    </w:p>
    <w:p w14:paraId="1FA7460F" w14:textId="77777777" w:rsidR="009A5DA2" w:rsidRPr="00C305C4"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45D027FA" w14:textId="6F65BE87" w:rsidR="001C76CF" w:rsidRPr="00C305C4" w:rsidRDefault="001C76CF"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Using a 1 mL syringe, draw up 200 </w:t>
      </w:r>
      <w:r w:rsidR="009A5DA2" w:rsidRPr="00C305C4">
        <w:rPr>
          <w:rFonts w:ascii="Calibri" w:hAnsi="Calibri" w:cs="Calibri"/>
          <w:sz w:val="24"/>
          <w:szCs w:val="24"/>
          <w:highlight w:val="yellow"/>
        </w:rPr>
        <w:t>µ</w:t>
      </w:r>
      <w:r w:rsidRPr="00C305C4">
        <w:rPr>
          <w:rFonts w:ascii="Calibri" w:hAnsi="Calibri" w:cs="Calibri"/>
          <w:sz w:val="24"/>
          <w:szCs w:val="24"/>
          <w:highlight w:val="yellow"/>
        </w:rPr>
        <w:t xml:space="preserve">L of 10 mg/mL </w:t>
      </w:r>
      <w:proofErr w:type="spellStart"/>
      <w:r w:rsidRPr="00C305C4">
        <w:rPr>
          <w:rFonts w:ascii="Calibri" w:hAnsi="Calibri" w:cs="Calibri"/>
          <w:sz w:val="24"/>
          <w:szCs w:val="24"/>
          <w:highlight w:val="yellow"/>
        </w:rPr>
        <w:t>Pronase</w:t>
      </w:r>
      <w:proofErr w:type="spellEnd"/>
      <w:r w:rsidRPr="00C305C4">
        <w:rPr>
          <w:rFonts w:ascii="Calibri" w:hAnsi="Calibri" w:cs="Calibri"/>
          <w:sz w:val="24"/>
          <w:szCs w:val="24"/>
          <w:highlight w:val="yellow"/>
        </w:rPr>
        <w:t xml:space="preserve"> into the syringe and ~300-400 </w:t>
      </w:r>
      <w:r w:rsidR="009A5DA2" w:rsidRPr="00C305C4">
        <w:rPr>
          <w:rFonts w:ascii="Calibri" w:hAnsi="Calibri" w:cs="Calibri"/>
          <w:sz w:val="24"/>
          <w:szCs w:val="24"/>
          <w:highlight w:val="yellow"/>
        </w:rPr>
        <w:t>µ</w:t>
      </w:r>
      <w:r w:rsidRPr="00C305C4">
        <w:rPr>
          <w:rFonts w:ascii="Calibri" w:hAnsi="Calibri" w:cs="Calibri"/>
          <w:sz w:val="24"/>
          <w:szCs w:val="24"/>
          <w:highlight w:val="yellow"/>
        </w:rPr>
        <w:t>L of air.</w:t>
      </w:r>
    </w:p>
    <w:p w14:paraId="70F65C0D" w14:textId="77777777" w:rsidR="009A5DA2" w:rsidRPr="00C305C4"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2F732596" w14:textId="383514CC" w:rsidR="00814932" w:rsidRPr="00C305C4" w:rsidRDefault="001C76CF"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Unscrew the side port injection line cap and spray the needleless valve connector with 70% ethanol.</w:t>
      </w:r>
      <w:r w:rsidR="009A5DA2" w:rsidRPr="00C305C4">
        <w:rPr>
          <w:rFonts w:ascii="Calibri" w:hAnsi="Calibri" w:cs="Calibri"/>
          <w:sz w:val="24"/>
          <w:szCs w:val="24"/>
          <w:highlight w:val="yellow"/>
        </w:rPr>
        <w:t xml:space="preserve"> </w:t>
      </w:r>
      <w:r w:rsidR="00814932" w:rsidRPr="00C305C4">
        <w:rPr>
          <w:rFonts w:ascii="Calibri" w:hAnsi="Calibri" w:cs="Calibri"/>
          <w:sz w:val="24"/>
          <w:szCs w:val="24"/>
          <w:highlight w:val="yellow"/>
        </w:rPr>
        <w:t>Remove the tape securing the knotted side port injection line and untie the knot.</w:t>
      </w:r>
      <w:r w:rsidR="009A5DA2" w:rsidRPr="00C305C4">
        <w:rPr>
          <w:rFonts w:ascii="Calibri" w:hAnsi="Calibri" w:cs="Calibri"/>
          <w:sz w:val="24"/>
          <w:szCs w:val="24"/>
          <w:highlight w:val="yellow"/>
        </w:rPr>
        <w:t xml:space="preserve"> </w:t>
      </w:r>
      <w:r w:rsidR="00814932" w:rsidRPr="00C305C4">
        <w:rPr>
          <w:rFonts w:ascii="Calibri" w:hAnsi="Calibri" w:cs="Calibri"/>
          <w:sz w:val="24"/>
          <w:szCs w:val="24"/>
          <w:highlight w:val="yellow"/>
        </w:rPr>
        <w:t>Unclamp the white teardrop clamp.</w:t>
      </w:r>
    </w:p>
    <w:p w14:paraId="01947244" w14:textId="77777777" w:rsidR="009A5DA2" w:rsidRPr="00C305C4"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73538291" w14:textId="22A5B53F" w:rsidR="00814932" w:rsidRPr="00C305C4" w:rsidRDefault="00814932"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Connect the 1 mL syringe and gently inject the </w:t>
      </w:r>
      <w:proofErr w:type="spellStart"/>
      <w:r w:rsidRPr="00C305C4">
        <w:rPr>
          <w:rFonts w:ascii="Calibri" w:hAnsi="Calibri" w:cs="Calibri"/>
          <w:sz w:val="24"/>
          <w:szCs w:val="24"/>
          <w:highlight w:val="yellow"/>
        </w:rPr>
        <w:t>Pronase</w:t>
      </w:r>
      <w:proofErr w:type="spellEnd"/>
      <w:r w:rsidRPr="00C305C4">
        <w:rPr>
          <w:rFonts w:ascii="Calibri" w:hAnsi="Calibri" w:cs="Calibri"/>
          <w:sz w:val="24"/>
          <w:szCs w:val="24"/>
          <w:highlight w:val="yellow"/>
        </w:rPr>
        <w:t xml:space="preserve"> into the reactor. Chase the liquid down the injection line with air to ensure all liquid contents are delivered to the reactor.</w:t>
      </w:r>
    </w:p>
    <w:p w14:paraId="7FBBC3EC" w14:textId="77777777" w:rsidR="009A5DA2" w:rsidRPr="00C305C4"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409DB8C6" w14:textId="25D7268C" w:rsidR="00814932" w:rsidRPr="00C305C4" w:rsidRDefault="00814932"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Re-engage the teardrop clamp and re-cap the side port injection line.</w:t>
      </w:r>
      <w:r w:rsidR="009A5DA2" w:rsidRPr="00C305C4">
        <w:rPr>
          <w:rFonts w:ascii="Calibri" w:hAnsi="Calibri" w:cs="Calibri"/>
          <w:sz w:val="24"/>
          <w:szCs w:val="24"/>
          <w:highlight w:val="yellow"/>
        </w:rPr>
        <w:t xml:space="preserve"> </w:t>
      </w:r>
      <w:r w:rsidRPr="00C305C4">
        <w:rPr>
          <w:rFonts w:ascii="Calibri" w:hAnsi="Calibri" w:cs="Calibri"/>
          <w:sz w:val="24"/>
          <w:szCs w:val="24"/>
          <w:highlight w:val="yellow"/>
        </w:rPr>
        <w:t>Return the consumable to its POD, reconnect all lines, remove the white C-clamp</w:t>
      </w:r>
      <w:r w:rsidR="009A5DA2" w:rsidRPr="00C305C4">
        <w:rPr>
          <w:rFonts w:ascii="Calibri" w:hAnsi="Calibri" w:cs="Calibri"/>
          <w:sz w:val="24"/>
          <w:szCs w:val="24"/>
          <w:highlight w:val="yellow"/>
        </w:rPr>
        <w:t>,</w:t>
      </w:r>
      <w:r w:rsidRPr="00C305C4">
        <w:rPr>
          <w:rFonts w:ascii="Calibri" w:hAnsi="Calibri" w:cs="Calibri"/>
          <w:sz w:val="24"/>
          <w:szCs w:val="24"/>
          <w:highlight w:val="yellow"/>
        </w:rPr>
        <w:t xml:space="preserve"> and resume mixing.</w:t>
      </w:r>
    </w:p>
    <w:p w14:paraId="2D1FED49" w14:textId="77777777" w:rsidR="009A5DA2" w:rsidRPr="00C305C4"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17E4E9CC" w14:textId="72B035B4" w:rsidR="00814932" w:rsidRPr="00C305C4" w:rsidRDefault="00814932"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Ensure the waste bottle and media source bottle are held on ice.</w:t>
      </w:r>
      <w:r w:rsidR="009A5DA2" w:rsidRPr="00C305C4">
        <w:rPr>
          <w:rFonts w:ascii="Calibri" w:hAnsi="Calibri" w:cs="Calibri"/>
          <w:sz w:val="24"/>
          <w:szCs w:val="24"/>
          <w:highlight w:val="yellow"/>
        </w:rPr>
        <w:t xml:space="preserve"> </w:t>
      </w:r>
      <w:r w:rsidRPr="00C305C4">
        <w:rPr>
          <w:rFonts w:ascii="Calibri" w:hAnsi="Calibri" w:cs="Calibri"/>
          <w:sz w:val="24"/>
          <w:szCs w:val="24"/>
          <w:highlight w:val="yellow"/>
        </w:rPr>
        <w:t xml:space="preserve">Start a </w:t>
      </w:r>
      <w:r w:rsidR="009A5DA2" w:rsidRPr="00C305C4">
        <w:rPr>
          <w:rFonts w:ascii="Calibri" w:hAnsi="Calibri" w:cs="Calibri"/>
          <w:sz w:val="24"/>
          <w:szCs w:val="24"/>
          <w:highlight w:val="yellow"/>
        </w:rPr>
        <w:t>5 min</w:t>
      </w:r>
      <w:r w:rsidRPr="00C305C4">
        <w:rPr>
          <w:rFonts w:ascii="Calibri" w:hAnsi="Calibri" w:cs="Calibri"/>
          <w:sz w:val="24"/>
          <w:szCs w:val="24"/>
          <w:highlight w:val="yellow"/>
        </w:rPr>
        <w:t xml:space="preserve"> timer and allow the </w:t>
      </w:r>
      <w:proofErr w:type="spellStart"/>
      <w:r w:rsidRPr="00C305C4">
        <w:rPr>
          <w:rFonts w:ascii="Calibri" w:hAnsi="Calibri" w:cs="Calibri"/>
          <w:sz w:val="24"/>
          <w:szCs w:val="24"/>
          <w:highlight w:val="yellow"/>
        </w:rPr>
        <w:t>Pronase</w:t>
      </w:r>
      <w:proofErr w:type="spellEnd"/>
      <w:r w:rsidRPr="00C305C4">
        <w:rPr>
          <w:rFonts w:ascii="Calibri" w:hAnsi="Calibri" w:cs="Calibri"/>
          <w:sz w:val="24"/>
          <w:szCs w:val="24"/>
          <w:highlight w:val="yellow"/>
        </w:rPr>
        <w:t xml:space="preserve"> to digest the microcarriers within the reactor.</w:t>
      </w:r>
    </w:p>
    <w:p w14:paraId="2CED6CE1" w14:textId="77777777" w:rsidR="009A5DA2" w:rsidRPr="00C305C4" w:rsidRDefault="009A5DA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45261AEC" w14:textId="11F21AD2" w:rsidR="00814932" w:rsidRPr="00C305C4" w:rsidRDefault="00814932"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After </w:t>
      </w:r>
      <w:r w:rsidR="009A5DA2" w:rsidRPr="00C305C4">
        <w:rPr>
          <w:rFonts w:ascii="Calibri" w:hAnsi="Calibri" w:cs="Calibri"/>
          <w:sz w:val="24"/>
          <w:szCs w:val="24"/>
          <w:highlight w:val="yellow"/>
        </w:rPr>
        <w:t>5 min</w:t>
      </w:r>
      <w:r w:rsidRPr="00C305C4">
        <w:rPr>
          <w:rFonts w:ascii="Calibri" w:hAnsi="Calibri" w:cs="Calibri"/>
          <w:sz w:val="24"/>
          <w:szCs w:val="24"/>
          <w:highlight w:val="yellow"/>
        </w:rPr>
        <w:t xml:space="preserve">, check to see if the microcarriers have degraded by verifying they are no longer visibly present in the reactor. If microcarriers are still visible, allow </w:t>
      </w:r>
      <w:r w:rsidR="0027601E" w:rsidRPr="00C305C4">
        <w:rPr>
          <w:rFonts w:ascii="Calibri" w:hAnsi="Calibri" w:cs="Calibri"/>
          <w:sz w:val="24"/>
          <w:szCs w:val="24"/>
          <w:highlight w:val="yellow"/>
        </w:rPr>
        <w:t>one</w:t>
      </w:r>
      <w:r w:rsidRPr="00C305C4">
        <w:rPr>
          <w:rFonts w:ascii="Calibri" w:hAnsi="Calibri" w:cs="Calibri"/>
          <w:sz w:val="24"/>
          <w:szCs w:val="24"/>
          <w:highlight w:val="yellow"/>
        </w:rPr>
        <w:t xml:space="preserve"> additional minute for digestion. If no microcarriers are visible, proceed.</w:t>
      </w:r>
    </w:p>
    <w:p w14:paraId="6ADFBD0A" w14:textId="77777777" w:rsidR="0027601E" w:rsidRPr="00C305C4" w:rsidRDefault="0027601E"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41C05C10" w14:textId="7ACD4966" w:rsidR="00814932" w:rsidRPr="00C305C4" w:rsidRDefault="00814932"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Harvest the cells. Engage manual ops mode, set the # of cycles to 3</w:t>
      </w:r>
      <w:r w:rsidR="00DF375D" w:rsidRPr="00C305C4">
        <w:rPr>
          <w:rFonts w:ascii="Calibri" w:hAnsi="Calibri" w:cs="Calibri"/>
          <w:sz w:val="24"/>
          <w:szCs w:val="24"/>
          <w:highlight w:val="yellow"/>
        </w:rPr>
        <w:t>,</w:t>
      </w:r>
      <w:r w:rsidRPr="00C305C4">
        <w:rPr>
          <w:rFonts w:ascii="Calibri" w:hAnsi="Calibri" w:cs="Calibri"/>
          <w:sz w:val="24"/>
          <w:szCs w:val="24"/>
          <w:highlight w:val="yellow"/>
        </w:rPr>
        <w:t xml:space="preserve"> and output port to W for waste, and click </w:t>
      </w:r>
      <w:r w:rsidRPr="00C305C4">
        <w:rPr>
          <w:rFonts w:ascii="Calibri" w:hAnsi="Calibri" w:cs="Calibri"/>
          <w:b/>
          <w:bCs/>
          <w:sz w:val="24"/>
          <w:szCs w:val="24"/>
          <w:highlight w:val="yellow"/>
        </w:rPr>
        <w:t>Eject Wash</w:t>
      </w:r>
      <w:r w:rsidRPr="00C305C4">
        <w:rPr>
          <w:rFonts w:ascii="Calibri" w:hAnsi="Calibri" w:cs="Calibri"/>
          <w:sz w:val="24"/>
          <w:szCs w:val="24"/>
          <w:highlight w:val="yellow"/>
        </w:rPr>
        <w:t>.</w:t>
      </w:r>
    </w:p>
    <w:p w14:paraId="3DC45657" w14:textId="77777777" w:rsidR="0027601E" w:rsidRPr="00C305C4" w:rsidRDefault="0027601E"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011A22D2" w14:textId="4D56A237" w:rsidR="00814932" w:rsidRPr="00C305C4" w:rsidRDefault="00814932"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 xml:space="preserve">After the eject wash cycles are complete, remove the consumable back to the BSC and withdraw the contents of the waste bottle using a </w:t>
      </w:r>
      <w:r w:rsidR="0027601E" w:rsidRPr="00C305C4">
        <w:rPr>
          <w:rFonts w:ascii="Calibri" w:hAnsi="Calibri" w:cs="Calibri"/>
          <w:sz w:val="24"/>
          <w:szCs w:val="24"/>
          <w:highlight w:val="yellow"/>
        </w:rPr>
        <w:t>10- or 20-mL</w:t>
      </w:r>
      <w:r w:rsidRPr="00C305C4">
        <w:rPr>
          <w:rFonts w:ascii="Calibri" w:hAnsi="Calibri" w:cs="Calibri"/>
          <w:sz w:val="24"/>
          <w:szCs w:val="24"/>
          <w:highlight w:val="yellow"/>
        </w:rPr>
        <w:t xml:space="preserve"> syringe.</w:t>
      </w:r>
    </w:p>
    <w:p w14:paraId="0841244C" w14:textId="77777777" w:rsidR="0027601E" w:rsidRPr="00C305C4" w:rsidRDefault="0027601E"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highlight w:val="yellow"/>
        </w:rPr>
      </w:pPr>
    </w:p>
    <w:p w14:paraId="4F020463" w14:textId="5E4CA92E" w:rsidR="00814932" w:rsidRPr="00C305C4" w:rsidRDefault="00814932"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highlight w:val="yellow"/>
        </w:rPr>
      </w:pPr>
      <w:r w:rsidRPr="00C305C4">
        <w:rPr>
          <w:rFonts w:ascii="Calibri" w:hAnsi="Calibri" w:cs="Calibri"/>
          <w:sz w:val="24"/>
          <w:szCs w:val="24"/>
          <w:highlight w:val="yellow"/>
        </w:rPr>
        <w:t>Dispense the contents of the waste bottle into a 15 mL conical centrifuge tube.</w:t>
      </w:r>
      <w:r w:rsidR="00903FD3" w:rsidRPr="00C305C4">
        <w:rPr>
          <w:rFonts w:ascii="Calibri" w:hAnsi="Calibri" w:cs="Calibri"/>
          <w:sz w:val="24"/>
          <w:szCs w:val="24"/>
          <w:highlight w:val="yellow"/>
        </w:rPr>
        <w:t xml:space="preserve"> </w:t>
      </w:r>
      <w:r w:rsidRPr="00C305C4">
        <w:rPr>
          <w:rFonts w:ascii="Calibri" w:hAnsi="Calibri" w:cs="Calibri"/>
          <w:sz w:val="24"/>
          <w:szCs w:val="24"/>
          <w:highlight w:val="yellow"/>
        </w:rPr>
        <w:t>Centrifuge the cells</w:t>
      </w:r>
      <w:r w:rsidR="00903FD3" w:rsidRPr="00C305C4">
        <w:rPr>
          <w:rFonts w:ascii="Calibri" w:hAnsi="Calibri" w:cs="Calibri"/>
          <w:sz w:val="24"/>
          <w:szCs w:val="24"/>
          <w:highlight w:val="yellow"/>
        </w:rPr>
        <w:t xml:space="preserve"> at</w:t>
      </w:r>
      <w:r w:rsidRPr="00C305C4">
        <w:rPr>
          <w:rFonts w:ascii="Calibri" w:hAnsi="Calibri" w:cs="Calibri"/>
          <w:sz w:val="24"/>
          <w:szCs w:val="24"/>
          <w:highlight w:val="yellow"/>
        </w:rPr>
        <w:t xml:space="preserve"> 300 </w:t>
      </w:r>
      <w:r w:rsidR="00C838BF" w:rsidRPr="00C305C4">
        <w:rPr>
          <w:rFonts w:ascii="Calibri" w:hAnsi="Calibri" w:cs="Calibri"/>
          <w:sz w:val="24"/>
          <w:szCs w:val="24"/>
          <w:highlight w:val="yellow"/>
        </w:rPr>
        <w:t xml:space="preserve">x </w:t>
      </w:r>
      <w:r w:rsidRPr="00C305C4">
        <w:rPr>
          <w:rFonts w:ascii="Calibri" w:hAnsi="Calibri" w:cs="Calibri"/>
          <w:i/>
          <w:sz w:val="24"/>
          <w:szCs w:val="24"/>
          <w:highlight w:val="yellow"/>
        </w:rPr>
        <w:t>g</w:t>
      </w:r>
      <w:r w:rsidRPr="00C305C4">
        <w:rPr>
          <w:rFonts w:ascii="Calibri" w:hAnsi="Calibri" w:cs="Calibri"/>
          <w:sz w:val="24"/>
          <w:szCs w:val="24"/>
          <w:highlight w:val="yellow"/>
        </w:rPr>
        <w:t xml:space="preserve"> for 5 min, aspirate the supernatant, and evaluate the size of the cell pellet.</w:t>
      </w:r>
    </w:p>
    <w:p w14:paraId="0CF65735" w14:textId="77777777" w:rsidR="00903FD3" w:rsidRPr="004F702C" w:rsidRDefault="00903FD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bookmarkStart w:id="1" w:name="_GoBack"/>
      <w:bookmarkEnd w:id="1"/>
    </w:p>
    <w:p w14:paraId="07970BA8" w14:textId="4FA0155A" w:rsidR="00814932" w:rsidRPr="004F702C" w:rsidRDefault="00814932" w:rsidP="004F702C">
      <w:pPr>
        <w:pStyle w:val="ListParagraph"/>
        <w:numPr>
          <w:ilvl w:val="2"/>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t>Resuspend the cell pellet in 1-5 mL of growth media or PBS and count the cells on a hemocytometer.</w:t>
      </w:r>
      <w:r w:rsidR="00903FD3" w:rsidRPr="004F702C">
        <w:rPr>
          <w:rFonts w:ascii="Calibri" w:hAnsi="Calibri" w:cs="Calibri"/>
          <w:sz w:val="24"/>
          <w:szCs w:val="24"/>
        </w:rPr>
        <w:t xml:space="preserve"> </w:t>
      </w:r>
      <w:r w:rsidRPr="004F702C">
        <w:rPr>
          <w:rFonts w:ascii="Calibri" w:hAnsi="Calibri" w:cs="Calibri"/>
          <w:sz w:val="24"/>
          <w:szCs w:val="24"/>
        </w:rPr>
        <w:t>Repeat this step for all consumables.</w:t>
      </w:r>
    </w:p>
    <w:p w14:paraId="0C63E593" w14:textId="77777777" w:rsidR="00903FD3" w:rsidRPr="004F702C" w:rsidRDefault="00903FD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85071A0" w14:textId="00B0963B" w:rsidR="00814932" w:rsidRPr="004F702C" w:rsidRDefault="00814932" w:rsidP="004F702C">
      <w:pPr>
        <w:pStyle w:val="ListParagraph"/>
        <w:numPr>
          <w:ilvl w:val="1"/>
          <w:numId w:val="29"/>
        </w:numPr>
        <w:pBdr>
          <w:top w:val="nil"/>
          <w:left w:val="nil"/>
          <w:bottom w:val="nil"/>
          <w:right w:val="nil"/>
          <w:between w:val="nil"/>
        </w:pBdr>
        <w:spacing w:after="0" w:line="240" w:lineRule="auto"/>
        <w:ind w:left="0" w:firstLine="0"/>
        <w:contextualSpacing w:val="0"/>
        <w:jc w:val="both"/>
        <w:rPr>
          <w:rFonts w:ascii="Calibri" w:hAnsi="Calibri" w:cs="Calibri"/>
          <w:sz w:val="24"/>
          <w:szCs w:val="24"/>
        </w:rPr>
      </w:pPr>
      <w:r w:rsidRPr="004F702C">
        <w:rPr>
          <w:rFonts w:ascii="Calibri" w:hAnsi="Calibri" w:cs="Calibri"/>
          <w:sz w:val="24"/>
          <w:szCs w:val="24"/>
        </w:rPr>
        <w:lastRenderedPageBreak/>
        <w:t>Harvest the flask condition(s) using your normal cell culture protocols.</w:t>
      </w:r>
      <w:r w:rsidR="00573B08" w:rsidRPr="004F702C">
        <w:rPr>
          <w:rFonts w:ascii="Calibri" w:hAnsi="Calibri" w:cs="Calibri"/>
          <w:sz w:val="24"/>
          <w:szCs w:val="24"/>
        </w:rPr>
        <w:t xml:space="preserve"> A typical protocol for MSCs is described in 3.14.</w:t>
      </w:r>
    </w:p>
    <w:p w14:paraId="3DD22ABC" w14:textId="77777777" w:rsidR="00903FD3" w:rsidRPr="004F702C" w:rsidRDefault="00903FD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775A630" w14:textId="71CC9869" w:rsidR="00DF375D" w:rsidRDefault="00903FD3"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6.</w:t>
      </w:r>
      <w:r w:rsidRPr="004F702C">
        <w:rPr>
          <w:rFonts w:ascii="Calibri" w:hAnsi="Calibri" w:cs="Calibri"/>
          <w:sz w:val="24"/>
          <w:szCs w:val="24"/>
        </w:rPr>
        <w:tab/>
      </w:r>
      <w:r w:rsidR="00814932" w:rsidRPr="004F702C">
        <w:rPr>
          <w:rFonts w:ascii="Calibri" w:hAnsi="Calibri" w:cs="Calibri"/>
          <w:b/>
          <w:bCs/>
          <w:sz w:val="24"/>
          <w:szCs w:val="24"/>
        </w:rPr>
        <w:t xml:space="preserve">Analyze the cells from the microbioreactor conditions and flask conditions </w:t>
      </w:r>
      <w:r w:rsidR="00DF375D">
        <w:rPr>
          <w:rFonts w:ascii="Calibri" w:hAnsi="Calibri" w:cs="Calibri"/>
          <w:b/>
          <w:bCs/>
          <w:sz w:val="24"/>
          <w:szCs w:val="24"/>
        </w:rPr>
        <w:t>for</w:t>
      </w:r>
      <w:r w:rsidR="00814932" w:rsidRPr="004F702C">
        <w:rPr>
          <w:rFonts w:ascii="Calibri" w:hAnsi="Calibri" w:cs="Calibri"/>
          <w:b/>
          <w:bCs/>
          <w:sz w:val="24"/>
          <w:szCs w:val="24"/>
        </w:rPr>
        <w:t xml:space="preserve"> downstream application.</w:t>
      </w:r>
      <w:r w:rsidR="00265D6E" w:rsidRPr="004F702C">
        <w:rPr>
          <w:rFonts w:ascii="Calibri" w:hAnsi="Calibri" w:cs="Calibri"/>
          <w:sz w:val="24"/>
          <w:szCs w:val="24"/>
        </w:rPr>
        <w:t xml:space="preserve"> </w:t>
      </w:r>
    </w:p>
    <w:p w14:paraId="5EB9E276" w14:textId="77777777" w:rsidR="00DF375D" w:rsidRDefault="00DF375D"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11344CBC" w14:textId="216FB244" w:rsidR="00814932" w:rsidRPr="00DF375D" w:rsidRDefault="00DF375D"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Pr>
          <w:rFonts w:ascii="Calibri" w:hAnsi="Calibri" w:cs="Calibri"/>
          <w:sz w:val="24"/>
          <w:szCs w:val="24"/>
        </w:rPr>
        <w:t xml:space="preserve">NOTE: </w:t>
      </w:r>
      <w:r w:rsidR="00265D6E" w:rsidRPr="004F702C">
        <w:rPr>
          <w:rFonts w:ascii="Calibri" w:hAnsi="Calibri" w:cs="Calibri"/>
          <w:sz w:val="24"/>
          <w:szCs w:val="24"/>
        </w:rPr>
        <w:t>The analytical methods used to produce the featured results are provided in brief below and described in further detail in Krupczak, Farruggio, and Van Vliet (2024)</w:t>
      </w:r>
      <w:r w:rsidRPr="00DF375D">
        <w:rPr>
          <w:rFonts w:ascii="Calibri" w:hAnsi="Calibri" w:cs="Calibri"/>
          <w:sz w:val="24"/>
          <w:szCs w:val="24"/>
          <w:vertAlign w:val="superscript"/>
        </w:rPr>
        <w:t>20</w:t>
      </w:r>
      <w:r>
        <w:rPr>
          <w:rFonts w:ascii="Calibri" w:hAnsi="Calibri" w:cs="Calibri"/>
          <w:sz w:val="24"/>
          <w:szCs w:val="24"/>
        </w:rPr>
        <w:t>.</w:t>
      </w:r>
    </w:p>
    <w:p w14:paraId="0B40F3A3" w14:textId="77777777" w:rsidR="00992145" w:rsidRPr="004F702C" w:rsidRDefault="00992145"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28987225" w14:textId="28036A82" w:rsidR="00992145" w:rsidRPr="004F702C" w:rsidRDefault="00992145"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6.1</w:t>
      </w:r>
      <w:r w:rsidRPr="004F702C">
        <w:rPr>
          <w:rFonts w:ascii="Calibri" w:hAnsi="Calibri" w:cs="Calibri"/>
          <w:sz w:val="24"/>
          <w:szCs w:val="24"/>
        </w:rPr>
        <w:tab/>
      </w:r>
      <w:r w:rsidR="004E6556" w:rsidRPr="004F702C">
        <w:rPr>
          <w:rFonts w:ascii="Calibri" w:hAnsi="Calibri" w:cs="Calibri"/>
          <w:sz w:val="24"/>
          <w:szCs w:val="24"/>
        </w:rPr>
        <w:t>Environmental control</w:t>
      </w:r>
      <w:r w:rsidR="003410F6">
        <w:rPr>
          <w:rFonts w:ascii="Calibri" w:hAnsi="Calibri" w:cs="Calibri"/>
          <w:sz w:val="24"/>
          <w:szCs w:val="24"/>
        </w:rPr>
        <w:t xml:space="preserve">: Use </w:t>
      </w:r>
      <w:r w:rsidR="003410F6" w:rsidRPr="004F702C">
        <w:rPr>
          <w:rFonts w:ascii="Calibri" w:hAnsi="Calibri" w:cs="Calibri"/>
          <w:sz w:val="24"/>
          <w:szCs w:val="24"/>
        </w:rPr>
        <w:t xml:space="preserve">graphical user interface </w:t>
      </w:r>
      <w:r w:rsidR="003410F6">
        <w:rPr>
          <w:rFonts w:ascii="Calibri" w:hAnsi="Calibri" w:cs="Calibri"/>
          <w:sz w:val="24"/>
          <w:szCs w:val="24"/>
        </w:rPr>
        <w:t>provided by t</w:t>
      </w:r>
      <w:r w:rsidR="004E6556" w:rsidRPr="004F702C">
        <w:rPr>
          <w:rFonts w:ascii="Calibri" w:hAnsi="Calibri" w:cs="Calibri"/>
          <w:sz w:val="24"/>
          <w:szCs w:val="24"/>
        </w:rPr>
        <w:t xml:space="preserve">he </w:t>
      </w:r>
      <w:proofErr w:type="gramStart"/>
      <w:r w:rsidR="000D2002" w:rsidRPr="004F702C">
        <w:rPr>
          <w:rFonts w:ascii="Calibri" w:hAnsi="Calibri" w:cs="Calibri"/>
          <w:sz w:val="24"/>
          <w:szCs w:val="24"/>
        </w:rPr>
        <w:t>microbioreactor</w:t>
      </w:r>
      <w:r w:rsidR="004E6556" w:rsidRPr="004F702C">
        <w:rPr>
          <w:rFonts w:ascii="Calibri" w:hAnsi="Calibri" w:cs="Calibri"/>
          <w:sz w:val="24"/>
          <w:szCs w:val="24"/>
        </w:rPr>
        <w:t xml:space="preserve">  to</w:t>
      </w:r>
      <w:proofErr w:type="gramEnd"/>
      <w:r w:rsidR="004E6556" w:rsidRPr="004F702C">
        <w:rPr>
          <w:rFonts w:ascii="Calibri" w:hAnsi="Calibri" w:cs="Calibri"/>
          <w:sz w:val="24"/>
          <w:szCs w:val="24"/>
        </w:rPr>
        <w:t xml:space="preserve"> access and display data from each of a consumable’s integrated sensors</w:t>
      </w:r>
      <w:r w:rsidRPr="004F702C">
        <w:rPr>
          <w:rFonts w:ascii="Calibri" w:hAnsi="Calibri" w:cs="Calibri"/>
          <w:sz w:val="24"/>
          <w:szCs w:val="24"/>
        </w:rPr>
        <w:t xml:space="preserve"> </w:t>
      </w:r>
      <w:r w:rsidR="004E6556" w:rsidRPr="004F702C">
        <w:rPr>
          <w:rFonts w:ascii="Calibri" w:hAnsi="Calibri" w:cs="Calibri"/>
          <w:sz w:val="24"/>
          <w:szCs w:val="24"/>
        </w:rPr>
        <w:t>during the duration of a culture period</w:t>
      </w:r>
      <w:r w:rsidR="000D2002" w:rsidRPr="004F702C">
        <w:rPr>
          <w:rFonts w:ascii="Calibri" w:hAnsi="Calibri" w:cs="Calibri"/>
          <w:sz w:val="24"/>
          <w:szCs w:val="24"/>
        </w:rPr>
        <w:t>. These data are provided in the Breez Explorer software that comes installed in the laptop provided with the microbioreactor.</w:t>
      </w:r>
    </w:p>
    <w:p w14:paraId="25E47B23" w14:textId="77777777" w:rsidR="000D2002" w:rsidRPr="004F702C" w:rsidRDefault="000D200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5D969CE3" w14:textId="460C6BA6" w:rsidR="000D2002" w:rsidRPr="004F702C" w:rsidRDefault="000D2002"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6.2</w:t>
      </w:r>
      <w:r w:rsidRPr="004F702C">
        <w:rPr>
          <w:rFonts w:ascii="Calibri" w:hAnsi="Calibri" w:cs="Calibri"/>
          <w:sz w:val="24"/>
          <w:szCs w:val="24"/>
        </w:rPr>
        <w:tab/>
        <w:t>Cell Yield</w:t>
      </w:r>
      <w:r w:rsidR="003410F6">
        <w:rPr>
          <w:rFonts w:ascii="Calibri" w:hAnsi="Calibri" w:cs="Calibri"/>
          <w:sz w:val="24"/>
          <w:szCs w:val="24"/>
        </w:rPr>
        <w:t>:</w:t>
      </w:r>
      <w:r w:rsidRPr="004F702C">
        <w:rPr>
          <w:rFonts w:ascii="Calibri" w:hAnsi="Calibri" w:cs="Calibri"/>
          <w:sz w:val="24"/>
          <w:szCs w:val="24"/>
        </w:rPr>
        <w:t xml:space="preserve"> Harvest MSCs as described above and pellet the cells at 300 </w:t>
      </w:r>
      <w:r w:rsidR="003410F6">
        <w:rPr>
          <w:rFonts w:ascii="Calibri" w:hAnsi="Calibri" w:cs="Calibri"/>
          <w:sz w:val="24"/>
          <w:szCs w:val="24"/>
        </w:rPr>
        <w:t xml:space="preserve">x </w:t>
      </w:r>
      <w:r w:rsidRPr="004F702C">
        <w:rPr>
          <w:rFonts w:ascii="Calibri" w:hAnsi="Calibri" w:cs="Calibri"/>
          <w:i/>
          <w:iCs/>
          <w:sz w:val="24"/>
          <w:szCs w:val="24"/>
        </w:rPr>
        <w:t>g</w:t>
      </w:r>
      <w:r w:rsidRPr="004F702C">
        <w:rPr>
          <w:rFonts w:ascii="Calibri" w:hAnsi="Calibri" w:cs="Calibri"/>
          <w:sz w:val="24"/>
          <w:szCs w:val="24"/>
        </w:rPr>
        <w:t xml:space="preserve"> for </w:t>
      </w:r>
      <w:r w:rsidR="003410F6">
        <w:rPr>
          <w:rFonts w:ascii="Calibri" w:hAnsi="Calibri" w:cs="Calibri"/>
          <w:sz w:val="24"/>
          <w:szCs w:val="24"/>
        </w:rPr>
        <w:t>5 min</w:t>
      </w:r>
      <w:r w:rsidRPr="004F702C">
        <w:rPr>
          <w:rFonts w:ascii="Calibri" w:hAnsi="Calibri" w:cs="Calibri"/>
          <w:sz w:val="24"/>
          <w:szCs w:val="24"/>
        </w:rPr>
        <w:t xml:space="preserve">. Carefully remove the supernatant and thoroughly resuspend the cell pellet in an appropriate volume of PBS or </w:t>
      </w:r>
      <w:proofErr w:type="spellStart"/>
      <w:r w:rsidRPr="004F702C">
        <w:rPr>
          <w:rFonts w:ascii="Calibri" w:hAnsi="Calibri" w:cs="Calibri"/>
          <w:sz w:val="24"/>
          <w:szCs w:val="24"/>
        </w:rPr>
        <w:t>hMSC</w:t>
      </w:r>
      <w:proofErr w:type="spellEnd"/>
      <w:r w:rsidRPr="004F702C">
        <w:rPr>
          <w:rFonts w:ascii="Calibri" w:hAnsi="Calibri" w:cs="Calibri"/>
          <w:sz w:val="24"/>
          <w:szCs w:val="24"/>
        </w:rPr>
        <w:t xml:space="preserve"> media (1-2 mL). Take a sample of the resuspended cell mixture </w:t>
      </w:r>
      <w:r w:rsidR="00DD09D6" w:rsidRPr="004F702C">
        <w:rPr>
          <w:rFonts w:ascii="Calibri" w:hAnsi="Calibri" w:cs="Calibri"/>
          <w:sz w:val="24"/>
          <w:szCs w:val="24"/>
        </w:rPr>
        <w:t xml:space="preserve">and mix with an equal volume of Trypan Blue dye. </w:t>
      </w:r>
      <w:r w:rsidR="003410F6" w:rsidRPr="004F702C">
        <w:t>Micropipette</w:t>
      </w:r>
      <w:r w:rsidR="00DD09D6" w:rsidRPr="004F702C">
        <w:rPr>
          <w:rFonts w:ascii="Calibri" w:hAnsi="Calibri" w:cs="Calibri"/>
          <w:sz w:val="24"/>
          <w:szCs w:val="24"/>
        </w:rPr>
        <w:t xml:space="preserve"> the stained sample mixture into a hemocytometer chip and measure cell number and viability on an automated or manual hemocytometer.</w:t>
      </w:r>
    </w:p>
    <w:p w14:paraId="2F97A846" w14:textId="77777777" w:rsidR="00DD09D6" w:rsidRPr="004F702C" w:rsidRDefault="00DD09D6"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40045591" w14:textId="3AE7A04B" w:rsidR="00DD09D6" w:rsidRPr="004F702C" w:rsidRDefault="00DD09D6"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6.3</w:t>
      </w:r>
      <w:r w:rsidRPr="004F702C">
        <w:rPr>
          <w:rFonts w:ascii="Calibri" w:hAnsi="Calibri" w:cs="Calibri"/>
          <w:sz w:val="24"/>
          <w:szCs w:val="24"/>
        </w:rPr>
        <w:tab/>
      </w:r>
      <w:r w:rsidR="003410F6">
        <w:rPr>
          <w:rFonts w:ascii="Calibri" w:hAnsi="Calibri" w:cs="Calibri"/>
          <w:sz w:val="24"/>
          <w:szCs w:val="24"/>
        </w:rPr>
        <w:t>Check g</w:t>
      </w:r>
      <w:r w:rsidRPr="004F702C">
        <w:rPr>
          <w:rFonts w:ascii="Calibri" w:hAnsi="Calibri" w:cs="Calibri"/>
          <w:sz w:val="24"/>
          <w:szCs w:val="24"/>
        </w:rPr>
        <w:t xml:space="preserve">ene </w:t>
      </w:r>
      <w:r w:rsidR="003410F6">
        <w:rPr>
          <w:rFonts w:ascii="Calibri" w:hAnsi="Calibri" w:cs="Calibri"/>
          <w:sz w:val="24"/>
          <w:szCs w:val="24"/>
        </w:rPr>
        <w:t>e</w:t>
      </w:r>
      <w:r w:rsidRPr="004F702C">
        <w:rPr>
          <w:rFonts w:ascii="Calibri" w:hAnsi="Calibri" w:cs="Calibri"/>
          <w:sz w:val="24"/>
          <w:szCs w:val="24"/>
        </w:rPr>
        <w:t xml:space="preserve">xpression </w:t>
      </w:r>
      <w:r w:rsidR="003410F6">
        <w:rPr>
          <w:rFonts w:ascii="Calibri" w:hAnsi="Calibri" w:cs="Calibri"/>
          <w:sz w:val="24"/>
          <w:szCs w:val="24"/>
        </w:rPr>
        <w:t>by</w:t>
      </w:r>
      <w:r w:rsidRPr="004F702C">
        <w:rPr>
          <w:rFonts w:ascii="Calibri" w:hAnsi="Calibri" w:cs="Calibri"/>
          <w:sz w:val="24"/>
          <w:szCs w:val="24"/>
        </w:rPr>
        <w:t xml:space="preserve"> two-step reverse transcription quantitative polymerase chain reaction</w:t>
      </w:r>
      <w:r w:rsidR="003410F6">
        <w:rPr>
          <w:rFonts w:ascii="Calibri" w:hAnsi="Calibri" w:cs="Calibri"/>
          <w:sz w:val="24"/>
          <w:szCs w:val="24"/>
        </w:rPr>
        <w:t xml:space="preserve"> as described below</w:t>
      </w:r>
      <w:r w:rsidRPr="004F702C">
        <w:rPr>
          <w:rFonts w:ascii="Calibri" w:hAnsi="Calibri" w:cs="Calibri"/>
          <w:sz w:val="24"/>
          <w:szCs w:val="24"/>
        </w:rPr>
        <w:t>.</w:t>
      </w:r>
    </w:p>
    <w:p w14:paraId="17DB5CB6" w14:textId="77777777" w:rsidR="00DD09D6" w:rsidRPr="004F702C" w:rsidRDefault="00DD09D6"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720DEA2" w14:textId="20D54507" w:rsidR="00DD09D6" w:rsidRPr="004F702C" w:rsidRDefault="00DD09D6"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6.3.1</w:t>
      </w:r>
      <w:r w:rsidRPr="004F702C">
        <w:rPr>
          <w:rFonts w:ascii="Calibri" w:hAnsi="Calibri" w:cs="Calibri"/>
          <w:sz w:val="24"/>
          <w:szCs w:val="24"/>
        </w:rPr>
        <w:tab/>
        <w:t>RNA purification</w:t>
      </w:r>
      <w:r w:rsidR="003410F6">
        <w:rPr>
          <w:rFonts w:ascii="Calibri" w:hAnsi="Calibri" w:cs="Calibri"/>
          <w:sz w:val="24"/>
          <w:szCs w:val="24"/>
        </w:rPr>
        <w:t xml:space="preserve">: </w:t>
      </w:r>
      <w:r w:rsidRPr="004F702C">
        <w:rPr>
          <w:rFonts w:ascii="Calibri" w:hAnsi="Calibri" w:cs="Calibri"/>
          <w:sz w:val="24"/>
          <w:szCs w:val="24"/>
        </w:rPr>
        <w:t xml:space="preserve">Use </w:t>
      </w:r>
      <w:proofErr w:type="gramStart"/>
      <w:r w:rsidRPr="004F702C">
        <w:rPr>
          <w:rFonts w:ascii="Calibri" w:hAnsi="Calibri" w:cs="Calibri"/>
          <w:sz w:val="24"/>
          <w:szCs w:val="24"/>
        </w:rPr>
        <w:t>an</w:t>
      </w:r>
      <w:proofErr w:type="gramEnd"/>
      <w:r w:rsidRPr="004F702C">
        <w:rPr>
          <w:rFonts w:ascii="Calibri" w:hAnsi="Calibri" w:cs="Calibri"/>
          <w:sz w:val="24"/>
          <w:szCs w:val="24"/>
        </w:rPr>
        <w:t xml:space="preserve"> RNeasy Mini kit to isolate and purify RNA from each sample following the manufacturer’s instructions. In brief, lyse the cells, transfer the cellular contents into a purification spin tube, and wash the samples with each buffer to remove unneeded cellular components, nucleic acids, and proteins that could interfere with subsequent PCR.</w:t>
      </w:r>
    </w:p>
    <w:p w14:paraId="4D97B6F1" w14:textId="77777777" w:rsidR="00B00730" w:rsidRPr="004F702C" w:rsidRDefault="00B00730"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C5AB461" w14:textId="1764864B" w:rsidR="00DD09D6" w:rsidRPr="004F702C" w:rsidRDefault="00DD09D6"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6.3.2 cDNA conversion</w:t>
      </w:r>
      <w:r w:rsidR="003410F6">
        <w:rPr>
          <w:rFonts w:ascii="Calibri" w:hAnsi="Calibri" w:cs="Calibri"/>
          <w:sz w:val="24"/>
          <w:szCs w:val="24"/>
        </w:rPr>
        <w:t>:</w:t>
      </w:r>
      <w:r w:rsidRPr="004F702C">
        <w:rPr>
          <w:rFonts w:ascii="Calibri" w:hAnsi="Calibri" w:cs="Calibri"/>
          <w:sz w:val="24"/>
          <w:szCs w:val="24"/>
        </w:rPr>
        <w:t xml:space="preserve"> Use a </w:t>
      </w:r>
      <w:r w:rsidR="00B00730" w:rsidRPr="004F702C">
        <w:rPr>
          <w:rFonts w:ascii="Calibri" w:hAnsi="Calibri" w:cs="Calibri"/>
          <w:sz w:val="24"/>
          <w:szCs w:val="24"/>
        </w:rPr>
        <w:t>High-Capacity</w:t>
      </w:r>
      <w:r w:rsidRPr="004F702C">
        <w:rPr>
          <w:rFonts w:ascii="Calibri" w:hAnsi="Calibri" w:cs="Calibri"/>
          <w:sz w:val="24"/>
          <w:szCs w:val="24"/>
        </w:rPr>
        <w:t xml:space="preserve"> Reverse Transcription kit and thermal cycler to convert the purified RNA to </w:t>
      </w:r>
      <w:r w:rsidR="003410F6">
        <w:rPr>
          <w:rFonts w:ascii="Calibri" w:hAnsi="Calibri" w:cs="Calibri"/>
          <w:sz w:val="24"/>
          <w:szCs w:val="24"/>
        </w:rPr>
        <w:t>complementary</w:t>
      </w:r>
      <w:r w:rsidRPr="004F702C">
        <w:rPr>
          <w:rFonts w:ascii="Calibri" w:hAnsi="Calibri" w:cs="Calibri"/>
          <w:sz w:val="24"/>
          <w:szCs w:val="24"/>
        </w:rPr>
        <w:t xml:space="preserve"> DNA (cDNA) according to the manufacturer’s instructions. In brief, thaw the kit components and create a master mix by combining components in the appropriate volumes for your number of samples. Load equal parts purified RNA and prepared master mix </w:t>
      </w:r>
      <w:r w:rsidR="00E00809" w:rsidRPr="004F702C">
        <w:rPr>
          <w:rFonts w:ascii="Calibri" w:hAnsi="Calibri" w:cs="Calibri"/>
          <w:sz w:val="24"/>
          <w:szCs w:val="24"/>
        </w:rPr>
        <w:t>(10</w:t>
      </w:r>
      <w:r w:rsidR="003410F6">
        <w:rPr>
          <w:rFonts w:ascii="Calibri" w:hAnsi="Calibri" w:cs="Calibri"/>
          <w:sz w:val="24"/>
          <w:szCs w:val="24"/>
        </w:rPr>
        <w:t xml:space="preserve"> µL</w:t>
      </w:r>
      <w:r w:rsidR="00E00809" w:rsidRPr="004F702C">
        <w:rPr>
          <w:rFonts w:ascii="Calibri" w:hAnsi="Calibri" w:cs="Calibri"/>
          <w:sz w:val="24"/>
          <w:szCs w:val="24"/>
        </w:rPr>
        <w:t xml:space="preserve"> each) </w:t>
      </w:r>
      <w:r w:rsidRPr="004F702C">
        <w:rPr>
          <w:rFonts w:ascii="Calibri" w:hAnsi="Calibri" w:cs="Calibri"/>
          <w:sz w:val="24"/>
          <w:szCs w:val="24"/>
        </w:rPr>
        <w:t xml:space="preserve">into </w:t>
      </w:r>
      <w:r w:rsidR="00E00809" w:rsidRPr="004F702C">
        <w:rPr>
          <w:rFonts w:ascii="Calibri" w:hAnsi="Calibri" w:cs="Calibri"/>
          <w:sz w:val="24"/>
          <w:szCs w:val="24"/>
        </w:rPr>
        <w:t>each well of a PCR plate, maintaining care to track the locations of each sample identity. Follow the manufacturer’s protocol in the thermal cycler to complete the reverse transcription reaction.</w:t>
      </w:r>
    </w:p>
    <w:p w14:paraId="1BE6831B" w14:textId="77777777" w:rsidR="00E00809" w:rsidRPr="004F702C" w:rsidRDefault="00E00809"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p>
    <w:p w14:paraId="301016F5" w14:textId="33700914" w:rsidR="00E00809" w:rsidRPr="004F702C" w:rsidRDefault="00E00809" w:rsidP="004F702C">
      <w:pPr>
        <w:pStyle w:val="ListParagraph"/>
        <w:pBdr>
          <w:top w:val="nil"/>
          <w:left w:val="nil"/>
          <w:bottom w:val="nil"/>
          <w:right w:val="nil"/>
          <w:between w:val="nil"/>
        </w:pBdr>
        <w:spacing w:after="0" w:line="240" w:lineRule="auto"/>
        <w:ind w:left="0"/>
        <w:contextualSpacing w:val="0"/>
        <w:jc w:val="both"/>
        <w:rPr>
          <w:rFonts w:ascii="Calibri" w:hAnsi="Calibri" w:cs="Calibri"/>
          <w:sz w:val="24"/>
          <w:szCs w:val="24"/>
        </w:rPr>
      </w:pPr>
      <w:r w:rsidRPr="004F702C">
        <w:rPr>
          <w:rFonts w:ascii="Calibri" w:hAnsi="Calibri" w:cs="Calibri"/>
          <w:sz w:val="24"/>
          <w:szCs w:val="24"/>
        </w:rPr>
        <w:t>6.3.3 qPC</w:t>
      </w:r>
      <w:r w:rsidR="00FB6F04">
        <w:rPr>
          <w:rFonts w:ascii="Calibri" w:hAnsi="Calibri" w:cs="Calibri"/>
          <w:sz w:val="24"/>
          <w:szCs w:val="24"/>
        </w:rPr>
        <w:t>R:</w:t>
      </w:r>
      <w:r w:rsidRPr="004F702C">
        <w:rPr>
          <w:rFonts w:ascii="Calibri" w:hAnsi="Calibri" w:cs="Calibri"/>
          <w:sz w:val="24"/>
          <w:szCs w:val="24"/>
        </w:rPr>
        <w:t xml:space="preserve"> </w:t>
      </w:r>
      <w:r w:rsidR="00380C72" w:rsidRPr="004F702C">
        <w:rPr>
          <w:rFonts w:ascii="Calibri" w:hAnsi="Calibri" w:cs="Calibri"/>
          <w:sz w:val="24"/>
          <w:szCs w:val="24"/>
        </w:rPr>
        <w:t xml:space="preserve">Using exon-spanning, sequence-specific primers validated to avoid primer dimer, load a 384-well qPCR plate with forward primer, reverse primer, template cDNA, nuclease-free water, and master mix in appropriate volumes (typically, 1 µL, 1 µL, 1 µL, 7 µL, 10 µL, respectively) using multiple technical replicate wells for each gene and sample. Split the contents across multiple plates if necessary to capture all gene targets. Ensure that all samples for a particular gene target are loaded onto the same plate to avoid plate-to-plate variability in results, and that each plate has </w:t>
      </w:r>
      <w:r w:rsidR="001F17EE">
        <w:rPr>
          <w:rFonts w:ascii="Calibri" w:hAnsi="Calibri" w:cs="Calibri"/>
          <w:sz w:val="24"/>
          <w:szCs w:val="24"/>
        </w:rPr>
        <w:t xml:space="preserve">an </w:t>
      </w:r>
      <w:r w:rsidR="00380C72" w:rsidRPr="004F702C">
        <w:rPr>
          <w:rFonts w:ascii="Calibri" w:hAnsi="Calibri" w:cs="Calibri"/>
          <w:sz w:val="24"/>
          <w:szCs w:val="24"/>
        </w:rPr>
        <w:t xml:space="preserve">appropriate housekeeping gene and no-template controls. Measure </w:t>
      </w:r>
      <w:r w:rsidR="00380C72" w:rsidRPr="004F702C">
        <w:rPr>
          <w:rFonts w:ascii="Calibri" w:hAnsi="Calibri" w:cs="Calibri"/>
          <w:sz w:val="24"/>
          <w:szCs w:val="24"/>
        </w:rPr>
        <w:lastRenderedPageBreak/>
        <w:t xml:space="preserve">fluorescence intensity on an appropriate qPCR machine and use the </w:t>
      </w:r>
      <w:proofErr w:type="spellStart"/>
      <w:r w:rsidR="00380C72" w:rsidRPr="004F702C">
        <w:rPr>
          <w:rFonts w:ascii="Calibri" w:hAnsi="Calibri" w:cs="Calibri"/>
          <w:sz w:val="24"/>
          <w:szCs w:val="24"/>
        </w:rPr>
        <w:t>ΔΔCt</w:t>
      </w:r>
      <w:proofErr w:type="spellEnd"/>
      <w:r w:rsidR="00380C72" w:rsidRPr="004F702C">
        <w:rPr>
          <w:rFonts w:ascii="Calibri" w:hAnsi="Calibri" w:cs="Calibri"/>
          <w:sz w:val="24"/>
          <w:szCs w:val="24"/>
        </w:rPr>
        <w:t xml:space="preserve"> method for relative quantitation to calculate gene expression.</w:t>
      </w:r>
    </w:p>
    <w:p w14:paraId="5376B2B3" w14:textId="77777777" w:rsidR="00CA7F80" w:rsidRPr="004F702C" w:rsidRDefault="00CA7F80" w:rsidP="004F702C">
      <w:pPr>
        <w:pBdr>
          <w:top w:val="nil"/>
          <w:left w:val="nil"/>
          <w:bottom w:val="nil"/>
          <w:right w:val="nil"/>
          <w:between w:val="nil"/>
        </w:pBdr>
      </w:pPr>
    </w:p>
    <w:p w14:paraId="08AF3300" w14:textId="5D1BC43B" w:rsidR="006E4797" w:rsidRPr="004F702C" w:rsidRDefault="00551D82" w:rsidP="004F702C">
      <w:pPr>
        <w:pBdr>
          <w:top w:val="nil"/>
          <w:left w:val="nil"/>
          <w:bottom w:val="nil"/>
          <w:right w:val="nil"/>
          <w:between w:val="nil"/>
        </w:pBdr>
      </w:pPr>
      <w:r w:rsidRPr="004F702C">
        <w:rPr>
          <w:b/>
        </w:rPr>
        <w:t xml:space="preserve">RESULTS: </w:t>
      </w:r>
    </w:p>
    <w:p w14:paraId="4F967712" w14:textId="3B0ABC35" w:rsidR="0019630A" w:rsidRPr="004F702C" w:rsidRDefault="55287792" w:rsidP="004F702C">
      <w:r w:rsidRPr="004F702C">
        <w:t xml:space="preserve">The microbioreactor enabled monitoring and regulation of environmental factors over approximately </w:t>
      </w:r>
      <w:r w:rsidR="00B55824" w:rsidRPr="004F702C">
        <w:t xml:space="preserve">10 </w:t>
      </w:r>
      <w:r w:rsidRPr="004F702C">
        <w:t>days in culture. Environmental factors</w:t>
      </w:r>
      <w:r w:rsidR="00B55824" w:rsidRPr="004F702C">
        <w:t>, including pH</w:t>
      </w:r>
      <w:r w:rsidR="00751705" w:rsidRPr="004F702C">
        <w:t xml:space="preserve"> (</w:t>
      </w:r>
      <w:r w:rsidR="00DC13DA" w:rsidRPr="004F702C">
        <w:rPr>
          <w:b/>
          <w:bCs/>
        </w:rPr>
        <w:t>Fig</w:t>
      </w:r>
      <w:r w:rsidR="001F17EE">
        <w:rPr>
          <w:b/>
          <w:bCs/>
        </w:rPr>
        <w:t>ure</w:t>
      </w:r>
      <w:r w:rsidR="00DC13DA" w:rsidRPr="004F702C">
        <w:rPr>
          <w:b/>
          <w:bCs/>
        </w:rPr>
        <w:t xml:space="preserve"> 2</w:t>
      </w:r>
      <w:r w:rsidR="00751705" w:rsidRPr="004F702C">
        <w:rPr>
          <w:b/>
          <w:bCs/>
        </w:rPr>
        <w:t>A</w:t>
      </w:r>
      <w:r w:rsidR="00751705" w:rsidRPr="004F702C">
        <w:t>)</w:t>
      </w:r>
      <w:r w:rsidR="00B55824" w:rsidRPr="004F702C">
        <w:t>, temperature</w:t>
      </w:r>
      <w:r w:rsidR="00751705" w:rsidRPr="004F702C">
        <w:t xml:space="preserve"> (</w:t>
      </w:r>
      <w:r w:rsidR="00DC13DA" w:rsidRPr="004F702C">
        <w:rPr>
          <w:b/>
          <w:bCs/>
        </w:rPr>
        <w:t>Fig</w:t>
      </w:r>
      <w:r w:rsidR="001F17EE">
        <w:rPr>
          <w:b/>
          <w:bCs/>
        </w:rPr>
        <w:t>ure</w:t>
      </w:r>
      <w:r w:rsidR="00DC13DA" w:rsidRPr="004F702C">
        <w:rPr>
          <w:b/>
          <w:bCs/>
        </w:rPr>
        <w:t xml:space="preserve"> 2</w:t>
      </w:r>
      <w:r w:rsidR="00751705" w:rsidRPr="004F702C">
        <w:rPr>
          <w:b/>
          <w:bCs/>
        </w:rPr>
        <w:t>B</w:t>
      </w:r>
      <w:r w:rsidR="00751705" w:rsidRPr="004F702C">
        <w:t>)</w:t>
      </w:r>
      <w:r w:rsidR="00B55824" w:rsidRPr="004F702C">
        <w:t>, dissolved oxygen</w:t>
      </w:r>
      <w:r w:rsidR="00751705" w:rsidRPr="004F702C">
        <w:t xml:space="preserve"> (</w:t>
      </w:r>
      <w:r w:rsidR="00DC13DA" w:rsidRPr="004F702C">
        <w:rPr>
          <w:b/>
          <w:bCs/>
        </w:rPr>
        <w:t>Fig</w:t>
      </w:r>
      <w:r w:rsidR="001F17EE">
        <w:rPr>
          <w:b/>
          <w:bCs/>
        </w:rPr>
        <w:t>ure</w:t>
      </w:r>
      <w:r w:rsidR="00DC13DA" w:rsidRPr="004F702C">
        <w:rPr>
          <w:b/>
          <w:bCs/>
        </w:rPr>
        <w:t xml:space="preserve"> 2</w:t>
      </w:r>
      <w:r w:rsidR="00751705" w:rsidRPr="004F702C">
        <w:rPr>
          <w:b/>
          <w:bCs/>
        </w:rPr>
        <w:t>C</w:t>
      </w:r>
      <w:r w:rsidR="00751705" w:rsidRPr="004F702C">
        <w:t>)</w:t>
      </w:r>
      <w:r w:rsidR="00B55824" w:rsidRPr="004F702C">
        <w:t>, and carbon dioxide</w:t>
      </w:r>
      <w:r w:rsidR="00751705" w:rsidRPr="004F702C">
        <w:t xml:space="preserve"> (</w:t>
      </w:r>
      <w:r w:rsidR="00DC13DA" w:rsidRPr="004F702C">
        <w:rPr>
          <w:b/>
          <w:bCs/>
        </w:rPr>
        <w:t>Fig</w:t>
      </w:r>
      <w:r w:rsidR="001F17EE">
        <w:rPr>
          <w:b/>
          <w:bCs/>
        </w:rPr>
        <w:t>ure</w:t>
      </w:r>
      <w:r w:rsidR="00DC13DA" w:rsidRPr="004F702C">
        <w:rPr>
          <w:b/>
          <w:bCs/>
        </w:rPr>
        <w:t xml:space="preserve"> 2</w:t>
      </w:r>
      <w:r w:rsidR="00751705" w:rsidRPr="004F702C">
        <w:rPr>
          <w:b/>
          <w:bCs/>
        </w:rPr>
        <w:t>D</w:t>
      </w:r>
      <w:r w:rsidR="00751705" w:rsidRPr="004F702C">
        <w:t>)</w:t>
      </w:r>
      <w:r w:rsidR="00B55824" w:rsidRPr="004F702C">
        <w:t xml:space="preserve">, were precisely measured and maintained in the microbioreactor conditions, </w:t>
      </w:r>
      <w:r w:rsidRPr="004F702C">
        <w:t xml:space="preserve">but not in </w:t>
      </w:r>
      <w:r w:rsidR="001F17EE" w:rsidRPr="004F702C">
        <w:t>flask</w:t>
      </w:r>
      <w:r w:rsidRPr="004F702C">
        <w:t xml:space="preserve"> </w:t>
      </w:r>
      <w:r w:rsidR="00B55824" w:rsidRPr="004F702C">
        <w:t xml:space="preserve">conditions, </w:t>
      </w:r>
      <w:r w:rsidRPr="004F702C">
        <w:t xml:space="preserve">during the culture period. </w:t>
      </w:r>
      <w:r w:rsidR="00751705" w:rsidRPr="004F702C">
        <w:t xml:space="preserve">Data </w:t>
      </w:r>
      <w:r w:rsidR="00AD4E98" w:rsidRPr="004F702C">
        <w:t xml:space="preserve">in </w:t>
      </w:r>
      <w:r w:rsidR="00AD4E98" w:rsidRPr="001F17EE">
        <w:rPr>
          <w:b/>
          <w:bCs/>
        </w:rPr>
        <w:t>Fig</w:t>
      </w:r>
      <w:r w:rsidR="001F17EE" w:rsidRPr="001F17EE">
        <w:rPr>
          <w:b/>
          <w:bCs/>
        </w:rPr>
        <w:t>ure</w:t>
      </w:r>
      <w:r w:rsidR="00AD4E98" w:rsidRPr="001F17EE">
        <w:rPr>
          <w:b/>
          <w:bCs/>
        </w:rPr>
        <w:t xml:space="preserve"> 2A-D</w:t>
      </w:r>
      <w:r w:rsidR="00AD4E98" w:rsidRPr="004F702C">
        <w:t xml:space="preserve"> </w:t>
      </w:r>
      <w:r w:rsidR="00751705" w:rsidRPr="004F702C">
        <w:t xml:space="preserve">depict representative results from one POD for clarity, but </w:t>
      </w:r>
      <w:r w:rsidR="00FB3D29" w:rsidRPr="004F702C">
        <w:t>quantitatively</w:t>
      </w:r>
      <w:r w:rsidR="02CED140" w:rsidRPr="004F702C">
        <w:t xml:space="preserve"> </w:t>
      </w:r>
      <w:r w:rsidR="00751705" w:rsidRPr="004F702C">
        <w:t xml:space="preserve">similar </w:t>
      </w:r>
      <w:r w:rsidR="000C43A9" w:rsidRPr="004F702C">
        <w:t>observations in the stability of pH, temperature, dissolved oxygen, and carbon dioxide</w:t>
      </w:r>
      <w:r w:rsidR="00751705" w:rsidRPr="004F702C">
        <w:t xml:space="preserve"> have been observed in </w:t>
      </w:r>
      <w:r w:rsidR="6CA4B2A4" w:rsidRPr="004F702C">
        <w:t>more than</w:t>
      </w:r>
      <w:r w:rsidR="00AF0E21" w:rsidRPr="004F702C">
        <w:t xml:space="preserve"> </w:t>
      </w:r>
      <w:r w:rsidR="00751705" w:rsidRPr="004F702C">
        <w:t xml:space="preserve">30 independent trials to date. </w:t>
      </w:r>
      <w:r w:rsidR="11AD3EFE" w:rsidRPr="004F702C">
        <w:t xml:space="preserve">The </w:t>
      </w:r>
      <w:r w:rsidR="0019630A" w:rsidRPr="004F702C">
        <w:t>pH, temperature, dissolved oxygen, and carbon dioxide were not measured in the flask condition as is typical for standard cell culture practice; in order to confirm that the</w:t>
      </w:r>
      <w:r w:rsidR="069B822B" w:rsidRPr="004F702C">
        <w:t xml:space="preserve"> comparatively lower</w:t>
      </w:r>
      <w:r w:rsidR="0019630A" w:rsidRPr="004F702C">
        <w:t xml:space="preserve"> environmental control </w:t>
      </w:r>
      <w:r w:rsidR="001F17EE" w:rsidRPr="004F702C">
        <w:t>of TCPS</w:t>
      </w:r>
      <w:r w:rsidR="0019630A" w:rsidRPr="004F702C">
        <w:t xml:space="preserve"> flask</w:t>
      </w:r>
      <w:r w:rsidR="3D9DDFA8" w:rsidRPr="004F702C">
        <w:t xml:space="preserve">-based conditions </w:t>
      </w:r>
      <w:r w:rsidR="0063785D" w:rsidRPr="004F702C">
        <w:t xml:space="preserve">consequentially results in variability in these metrics, </w:t>
      </w:r>
      <w:r w:rsidR="5BE45C1E" w:rsidRPr="004F702C">
        <w:t>pH variation over similar timescales were referenced, as</w:t>
      </w:r>
      <w:r w:rsidR="3E15A176" w:rsidRPr="004F702C">
        <w:t xml:space="preserve"> summarized </w:t>
      </w:r>
      <w:r w:rsidR="005D6B98">
        <w:t>in</w:t>
      </w:r>
      <w:r w:rsidR="005D6B98" w:rsidRPr="005D6B98">
        <w:rPr>
          <w:vertAlign w:val="superscript"/>
        </w:rPr>
        <w:t>18</w:t>
      </w:r>
      <w:r w:rsidR="74D49E3E" w:rsidRPr="004F702C">
        <w:t>. That study</w:t>
      </w:r>
      <w:r w:rsidR="0063785D" w:rsidRPr="004F702C">
        <w:t xml:space="preserve"> analyzed 1,749 individual cell culture experiments. A representative metric of TCPS environmental variability is pH drift (</w:t>
      </w:r>
      <w:r w:rsidR="0063785D" w:rsidRPr="004F702C">
        <w:rPr>
          <w:b/>
          <w:bCs/>
        </w:rPr>
        <w:t>Fig</w:t>
      </w:r>
      <w:r w:rsidR="001F17EE">
        <w:rPr>
          <w:b/>
          <w:bCs/>
        </w:rPr>
        <w:t>ure</w:t>
      </w:r>
      <w:r w:rsidR="0063785D" w:rsidRPr="004F702C">
        <w:rPr>
          <w:b/>
          <w:bCs/>
        </w:rPr>
        <w:t xml:space="preserve"> 2E</w:t>
      </w:r>
      <w:r w:rsidR="0063785D" w:rsidRPr="004F702C">
        <w:t xml:space="preserve">): </w:t>
      </w:r>
      <w:r w:rsidR="003873D8" w:rsidRPr="004F702C">
        <w:t xml:space="preserve">Of the 1,749 studies analyzed, only six measured pH conditions of cell media during culture, all of which </w:t>
      </w:r>
      <w:r w:rsidR="00AF0E21" w:rsidRPr="004F702C">
        <w:t xml:space="preserve">(n = 17 independent culture vessels) </w:t>
      </w:r>
      <w:r w:rsidR="003873D8" w:rsidRPr="004F702C">
        <w:t xml:space="preserve">reported substantial variation in measured pH over the duration of the culture period despite regular (and in one </w:t>
      </w:r>
      <w:r w:rsidR="00AF0E21" w:rsidRPr="004F702C">
        <w:t>study</w:t>
      </w:r>
      <w:r w:rsidR="003873D8" w:rsidRPr="004F702C">
        <w:t>, daily) media exchanges.</w:t>
      </w:r>
      <w:r w:rsidR="00AF0E21" w:rsidRPr="004F702C">
        <w:t xml:space="preserve"> </w:t>
      </w:r>
      <w:r w:rsidR="66C5A4AF" w:rsidRPr="004F702C">
        <w:t xml:space="preserve">Methods to measure pH were not reported, but </w:t>
      </w:r>
      <w:r w:rsidR="00AF0E21" w:rsidRPr="004F702C">
        <w:t>the range of pH (maximum - minimum measured pH in a given reactor) for the duration of a culture period in the microbioreactor was significantly reduced relative to that of the TCPS data reported in</w:t>
      </w:r>
      <w:r w:rsidR="005D6B98">
        <w:t>18</w:t>
      </w:r>
      <w:r w:rsidR="00AF0E21" w:rsidRPr="004F702C">
        <w:t xml:space="preserve"> (n = 8 independent cassettes).</w:t>
      </w:r>
    </w:p>
    <w:p w14:paraId="13F1D8B6" w14:textId="19656088" w:rsidR="00E804EF" w:rsidRPr="004F702C" w:rsidRDefault="00E804EF" w:rsidP="004F702C"/>
    <w:p w14:paraId="6135001F" w14:textId="0E63114F" w:rsidR="00E804EF" w:rsidRPr="004F702C" w:rsidRDefault="00B1709E" w:rsidP="004F702C">
      <w:r w:rsidRPr="004F702C">
        <w:t>Cell yields from the microbioreactor were superior to a T25 flask control (</w:t>
      </w:r>
      <w:r w:rsidRPr="004F702C">
        <w:rPr>
          <w:b/>
          <w:bCs/>
        </w:rPr>
        <w:t>Figure 3</w:t>
      </w:r>
      <w:r w:rsidRPr="004F702C">
        <w:t>) despite a reduction in the total volume of media consumed (13 mL versus 24 mL, respectively)</w:t>
      </w:r>
      <w:r w:rsidR="55287792" w:rsidRPr="004F702C">
        <w:t xml:space="preserve">. </w:t>
      </w:r>
      <w:r w:rsidR="00E00809" w:rsidRPr="004F702C">
        <w:t>Mesenchymal stromal cells were obtained from</w:t>
      </w:r>
      <w:r w:rsidR="53678E4F" w:rsidRPr="004F702C">
        <w:t xml:space="preserve"> commercial sources</w:t>
      </w:r>
      <w:r w:rsidR="00E00809" w:rsidRPr="004F702C">
        <w:t xml:space="preserve"> </w:t>
      </w:r>
      <w:r w:rsidR="4AE07B0B" w:rsidRPr="004F702C">
        <w:t>(</w:t>
      </w:r>
      <w:proofErr w:type="spellStart"/>
      <w:r w:rsidR="00E00809" w:rsidRPr="004F702C">
        <w:t>RoosterBio</w:t>
      </w:r>
      <w:proofErr w:type="spellEnd"/>
      <w:r w:rsidR="04CBC924" w:rsidRPr="004F702C">
        <w:t>)</w:t>
      </w:r>
      <w:r w:rsidR="00E00809" w:rsidRPr="004F702C">
        <w:t xml:space="preserve"> in cryopreserved tubes at low passage </w:t>
      </w:r>
      <w:r w:rsidR="00CE65BD">
        <w:t>numbers</w:t>
      </w:r>
      <w:r w:rsidR="50D75ABE" w:rsidRPr="004F702C">
        <w:t xml:space="preserve">. </w:t>
      </w:r>
      <w:r w:rsidR="00CE65BD">
        <w:t xml:space="preserve">The data illustrated here </w:t>
      </w:r>
      <w:r w:rsidR="00E00809" w:rsidRPr="004F702C">
        <w:t xml:space="preserve">were obtained from a single, healthy, male donor less than 50 years of age, purified from bone marrow aspirate and supplied by the vendor. Cells were stored cryopreserved in liquid nitrogen in a solution of 10% dimethyl sulfoxide, 90% FBS-supplemented low-glucose DMEM until thawed for use. </w:t>
      </w:r>
    </w:p>
    <w:p w14:paraId="5083BC6B" w14:textId="7A8D4FAA" w:rsidR="009A48CC" w:rsidRPr="004F702C" w:rsidRDefault="009A48CC" w:rsidP="004F702C"/>
    <w:p w14:paraId="1A36289E" w14:textId="34481D30" w:rsidR="009A48CC" w:rsidRPr="004F702C" w:rsidRDefault="569D38B4" w:rsidP="004F702C">
      <w:r w:rsidRPr="004F702C">
        <w:t>Finally, o</w:t>
      </w:r>
      <w:r w:rsidR="33A35914" w:rsidRPr="004F702C">
        <w:t xml:space="preserve">f the 14 measured pCQAs </w:t>
      </w:r>
      <w:r w:rsidR="65C7E1A6" w:rsidRPr="004F702C">
        <w:t>for which</w:t>
      </w:r>
      <w:r w:rsidR="00B55824" w:rsidRPr="004F702C">
        <w:t xml:space="preserve"> elevated expression is hypothesized to correlate with improved therapeutic potency for ARDS, nine were significantly upregulated in the microbioreactor condition relative to the TCPS control,</w:t>
      </w:r>
      <w:r w:rsidR="33A35914" w:rsidRPr="004F702C">
        <w:t xml:space="preserve"> two were not significantly upregulated, and three were significantly downregulated</w:t>
      </w:r>
      <w:r w:rsidR="48339E9E" w:rsidRPr="004F702C">
        <w:t xml:space="preserve"> (</w:t>
      </w:r>
      <w:r w:rsidR="48339E9E" w:rsidRPr="004F702C">
        <w:rPr>
          <w:b/>
          <w:bCs/>
        </w:rPr>
        <w:t>Figure 4</w:t>
      </w:r>
      <w:r w:rsidR="48339E9E" w:rsidRPr="004F702C">
        <w:t>)</w:t>
      </w:r>
      <w:r w:rsidR="33A35914" w:rsidRPr="004F702C">
        <w:t>.</w:t>
      </w:r>
    </w:p>
    <w:p w14:paraId="079B5679" w14:textId="49B29FB2" w:rsidR="006E4797" w:rsidRPr="004F702C" w:rsidRDefault="006E4797" w:rsidP="004F702C"/>
    <w:p w14:paraId="6D510784" w14:textId="6881761E" w:rsidR="006E4797" w:rsidRPr="004F702C" w:rsidRDefault="41449E76" w:rsidP="004F702C">
      <w:r w:rsidRPr="004F702C">
        <w:rPr>
          <w:b/>
          <w:bCs/>
        </w:rPr>
        <w:t>FIGURE AND TABLE LEGENDS:</w:t>
      </w:r>
      <w:r w:rsidRPr="004F702C">
        <w:t xml:space="preserve"> </w:t>
      </w:r>
    </w:p>
    <w:p w14:paraId="64D4360C" w14:textId="4D949480" w:rsidR="46CEB117" w:rsidRPr="004F702C" w:rsidRDefault="46CEB117" w:rsidP="004F702C">
      <w:r w:rsidRPr="004F702C">
        <w:rPr>
          <w:b/>
          <w:bCs/>
        </w:rPr>
        <w:t xml:space="preserve">Figure 1: </w:t>
      </w:r>
      <w:r w:rsidR="1A0BE085" w:rsidRPr="004F702C">
        <w:rPr>
          <w:b/>
          <w:bCs/>
        </w:rPr>
        <w:t>Protocol schematic at each stage</w:t>
      </w:r>
      <w:r w:rsidRPr="004F702C">
        <w:rPr>
          <w:b/>
          <w:bCs/>
        </w:rPr>
        <w:t xml:space="preserve">. </w:t>
      </w:r>
      <w:r w:rsidR="07A53587" w:rsidRPr="004F702C">
        <w:t xml:space="preserve">Figure includes icons created in </w:t>
      </w:r>
      <w:proofErr w:type="spellStart"/>
      <w:r w:rsidR="07A53587" w:rsidRPr="004F702C">
        <w:t>Biorender</w:t>
      </w:r>
      <w:proofErr w:type="spellEnd"/>
      <w:r w:rsidR="07A53587" w:rsidRPr="004F702C">
        <w:t>.</w:t>
      </w:r>
    </w:p>
    <w:p w14:paraId="50A1D561" w14:textId="7957D41D" w:rsidR="0F0D55C8" w:rsidRPr="004F702C" w:rsidRDefault="0F0D55C8" w:rsidP="004F702C"/>
    <w:p w14:paraId="4F1A68A1" w14:textId="1F0B34AC" w:rsidR="00FD589A" w:rsidRPr="004F702C" w:rsidRDefault="3A3232D6" w:rsidP="004F702C">
      <w:r w:rsidRPr="004F702C">
        <w:rPr>
          <w:b/>
          <w:bCs/>
        </w:rPr>
        <w:t xml:space="preserve">Figure </w:t>
      </w:r>
      <w:r w:rsidR="6865F900" w:rsidRPr="004F702C">
        <w:rPr>
          <w:b/>
          <w:bCs/>
        </w:rPr>
        <w:t>2</w:t>
      </w:r>
      <w:r w:rsidR="29EEF6BD" w:rsidRPr="004F702C">
        <w:rPr>
          <w:b/>
          <w:bCs/>
        </w:rPr>
        <w:t>:</w:t>
      </w:r>
      <w:r w:rsidRPr="004F702C">
        <w:rPr>
          <w:b/>
          <w:bCs/>
        </w:rPr>
        <w:t xml:space="preserve"> Biochemical control in microbioreactor condition.</w:t>
      </w:r>
      <w:r w:rsidRPr="004F702C">
        <w:t xml:space="preserve"> Environmental variables including </w:t>
      </w:r>
      <w:r w:rsidR="00F8693D" w:rsidRPr="004F702C">
        <w:t>(</w:t>
      </w:r>
      <w:r w:rsidR="00F8693D" w:rsidRPr="004F702C">
        <w:rPr>
          <w:b/>
          <w:bCs/>
        </w:rPr>
        <w:t>A</w:t>
      </w:r>
      <w:r w:rsidR="00F8693D" w:rsidRPr="004F702C">
        <w:t xml:space="preserve">) </w:t>
      </w:r>
      <w:r w:rsidRPr="004F702C">
        <w:t xml:space="preserve">pH, </w:t>
      </w:r>
      <w:r w:rsidR="00F8693D" w:rsidRPr="004F702C">
        <w:t>(</w:t>
      </w:r>
      <w:r w:rsidR="00F8693D" w:rsidRPr="004F702C">
        <w:rPr>
          <w:b/>
          <w:bCs/>
        </w:rPr>
        <w:t>B</w:t>
      </w:r>
      <w:r w:rsidR="00F8693D" w:rsidRPr="004F702C">
        <w:t xml:space="preserve">) </w:t>
      </w:r>
      <w:r w:rsidRPr="004F702C">
        <w:t>temperature</w:t>
      </w:r>
      <w:r w:rsidR="00F8693D" w:rsidRPr="004F702C">
        <w:t>, (</w:t>
      </w:r>
      <w:r w:rsidR="00F8693D" w:rsidRPr="004F702C">
        <w:rPr>
          <w:b/>
          <w:bCs/>
        </w:rPr>
        <w:t>C</w:t>
      </w:r>
      <w:r w:rsidR="00F8693D" w:rsidRPr="004F702C">
        <w:t xml:space="preserve">) </w:t>
      </w:r>
      <w:r w:rsidRPr="004F702C">
        <w:t xml:space="preserve">dissolved oxygen, and </w:t>
      </w:r>
      <w:r w:rsidR="00F8693D" w:rsidRPr="004F702C">
        <w:t>(</w:t>
      </w:r>
      <w:r w:rsidR="00F8693D" w:rsidRPr="004F702C">
        <w:rPr>
          <w:b/>
          <w:bCs/>
        </w:rPr>
        <w:t>D</w:t>
      </w:r>
      <w:r w:rsidR="00F8693D" w:rsidRPr="004F702C">
        <w:t xml:space="preserve">) </w:t>
      </w:r>
      <w:r w:rsidRPr="004F702C">
        <w:t>CO</w:t>
      </w:r>
      <w:r w:rsidRPr="004F702C">
        <w:rPr>
          <w:vertAlign w:val="subscript"/>
        </w:rPr>
        <w:t>2</w:t>
      </w:r>
      <w:r w:rsidRPr="004F702C">
        <w:t xml:space="preserve"> were monitored and regulated in the microbioreactor condition during cell manufacture. Setpoints for pH, temperature, and dissolved oxygen were 7.4, 37 °C, and 80%, respectively (the microbioreactor reports dissolved oxygen </w:t>
      </w:r>
      <w:r w:rsidRPr="004F702C">
        <w:lastRenderedPageBreak/>
        <w:t>concentrations as percentage of the theoretical maximum solubility of dissolved oxygen in solution from atmospheric air, with 80% reflecting the expected oxygen percentage after 5% CO</w:t>
      </w:r>
      <w:r w:rsidRPr="004F702C">
        <w:rPr>
          <w:vertAlign w:val="subscript"/>
        </w:rPr>
        <w:t>2</w:t>
      </w:r>
      <w:r w:rsidRPr="004F702C">
        <w:t xml:space="preserve"> and water vapor pressure from 100% humidified air are </w:t>
      </w:r>
      <w:proofErr w:type="gramStart"/>
      <w:r w:rsidRPr="004F702C">
        <w:t>taken into account</w:t>
      </w:r>
      <w:proofErr w:type="gramEnd"/>
      <w:r w:rsidRPr="004F702C">
        <w:t>). The percentage of CO</w:t>
      </w:r>
      <w:r w:rsidRPr="004F702C">
        <w:rPr>
          <w:vertAlign w:val="subscript"/>
        </w:rPr>
        <w:t>2</w:t>
      </w:r>
      <w:r w:rsidRPr="004F702C">
        <w:t xml:space="preserve"> in the reactor headspace is a dependent variable used to regulate pH and thus has no </w:t>
      </w:r>
      <w:r w:rsidR="007F726F" w:rsidRPr="004F702C">
        <w:t>setpoint but</w:t>
      </w:r>
      <w:r w:rsidRPr="004F702C">
        <w:t xml:space="preserve"> has a minimum floor of 5%. (</w:t>
      </w:r>
      <w:r w:rsidRPr="004F702C">
        <w:rPr>
          <w:b/>
          <w:bCs/>
        </w:rPr>
        <w:t>E</w:t>
      </w:r>
      <w:r w:rsidRPr="004F702C">
        <w:t xml:space="preserve">) Comparison of drift in pH from the beginning to the end of a </w:t>
      </w:r>
      <w:r w:rsidR="29EEF6BD" w:rsidRPr="004F702C">
        <w:t>~2-week cell culture period in the microbioreactor condition versus TCPS flask reveals significantly reduced pH drift in the microbioreactor condition</w:t>
      </w:r>
      <w:r w:rsidR="0057447D" w:rsidRPr="004F702C">
        <w:t>. *</w:t>
      </w:r>
      <w:r w:rsidR="0057447D" w:rsidRPr="00BD07E8">
        <w:t xml:space="preserve">***, </w:t>
      </w:r>
      <w:r w:rsidR="00BD1FD1" w:rsidRPr="00BD07E8">
        <w:t>p</w:t>
      </w:r>
      <w:r w:rsidR="0057447D" w:rsidRPr="00BD07E8">
        <w:t xml:space="preserve"> &lt; 0.000</w:t>
      </w:r>
      <w:r w:rsidR="0057447D" w:rsidRPr="004F702C">
        <w:t>1, Welch’s two-tailed t test</w:t>
      </w:r>
      <w:r w:rsidR="29EEF6BD" w:rsidRPr="004F702C">
        <w:t xml:space="preserve">. </w:t>
      </w:r>
      <w:r w:rsidR="618DA15D" w:rsidRPr="004F702C">
        <w:t xml:space="preserve">Data in </w:t>
      </w:r>
      <w:r w:rsidR="618DA15D" w:rsidRPr="00BD07E8">
        <w:rPr>
          <w:b/>
          <w:bCs/>
        </w:rPr>
        <w:t>Fig</w:t>
      </w:r>
      <w:r w:rsidR="00BD07E8" w:rsidRPr="00BD07E8">
        <w:rPr>
          <w:b/>
          <w:bCs/>
        </w:rPr>
        <w:t xml:space="preserve">ure </w:t>
      </w:r>
      <w:r w:rsidR="618DA15D" w:rsidRPr="00BD07E8">
        <w:rPr>
          <w:b/>
          <w:bCs/>
        </w:rPr>
        <w:t>2A-D</w:t>
      </w:r>
      <w:r w:rsidR="618DA15D" w:rsidRPr="004F702C">
        <w:t xml:space="preserve"> depict representative results from one POD for clarity, but similar observations in the stability of pH, temperature, dissolved oxygen, and carbon dioxide have been observed in &gt; 30 independent trials to date. </w:t>
      </w:r>
      <w:r w:rsidR="00F410C8" w:rsidRPr="004F702C">
        <w:t xml:space="preserve">pH data for the microbioreactor condition were measured using the </w:t>
      </w:r>
      <w:r w:rsidR="00BD07E8">
        <w:t>consumables’</w:t>
      </w:r>
      <w:r w:rsidR="00F410C8" w:rsidRPr="004F702C">
        <w:t xml:space="preserve"> onboard pH sensors as reported in the Breez Explorer software following a four-point calibration curve. pH data from the </w:t>
      </w:r>
      <w:r w:rsidR="29EEF6BD" w:rsidRPr="004F702C">
        <w:t xml:space="preserve">TCPS </w:t>
      </w:r>
      <w:r w:rsidR="00F410C8" w:rsidRPr="004F702C">
        <w:t xml:space="preserve">condition </w:t>
      </w:r>
      <w:r w:rsidR="29EEF6BD" w:rsidRPr="004F702C">
        <w:t>are adapted from</w:t>
      </w:r>
      <w:r w:rsidR="005D6B98" w:rsidRPr="00BD07E8">
        <w:rPr>
          <w:vertAlign w:val="superscript"/>
        </w:rPr>
        <w:t>18</w:t>
      </w:r>
      <w:r w:rsidR="29EEF6BD" w:rsidRPr="004F702C">
        <w:t>.</w:t>
      </w:r>
    </w:p>
    <w:p w14:paraId="3A45606F" w14:textId="4C8EC0FD" w:rsidR="008F10E1" w:rsidRPr="004F702C" w:rsidRDefault="008F10E1" w:rsidP="004F702C"/>
    <w:p w14:paraId="457DE008" w14:textId="5BFBB798" w:rsidR="00B1709E" w:rsidRPr="004F702C" w:rsidRDefault="29EEF6BD" w:rsidP="004F702C">
      <w:r w:rsidRPr="004F702C">
        <w:rPr>
          <w:b/>
          <w:bCs/>
        </w:rPr>
        <w:t xml:space="preserve">Figure </w:t>
      </w:r>
      <w:r w:rsidR="4F51A66A" w:rsidRPr="004F702C">
        <w:rPr>
          <w:b/>
          <w:bCs/>
        </w:rPr>
        <w:t>3</w:t>
      </w:r>
      <w:r w:rsidRPr="004F702C">
        <w:rPr>
          <w:b/>
          <w:bCs/>
        </w:rPr>
        <w:t xml:space="preserve">: Cell </w:t>
      </w:r>
      <w:r w:rsidR="5E28C0A0" w:rsidRPr="004F702C">
        <w:rPr>
          <w:b/>
          <w:bCs/>
        </w:rPr>
        <w:t>y</w:t>
      </w:r>
      <w:r w:rsidRPr="004F702C">
        <w:rPr>
          <w:b/>
          <w:bCs/>
        </w:rPr>
        <w:t>ield.</w:t>
      </w:r>
      <w:r w:rsidRPr="004F702C">
        <w:t xml:space="preserve"> </w:t>
      </w:r>
      <w:r w:rsidR="00B1709E" w:rsidRPr="004F702C">
        <w:t>The microcarrier-microbioreactor manufacturing approach produced a larger cell yield after seven days of culture compared to a T25 TCPS flask control</w:t>
      </w:r>
      <w:r w:rsidR="00AE485A" w:rsidRPr="004F702C">
        <w:t>. Cells were administered to each experimental condition at a seeding density of 5,000 cells per cm</w:t>
      </w:r>
      <w:r w:rsidR="00AE485A" w:rsidRPr="004F702C">
        <w:rPr>
          <w:vertAlign w:val="superscript"/>
        </w:rPr>
        <w:t xml:space="preserve">2 </w:t>
      </w:r>
      <w:r w:rsidR="00AE485A" w:rsidRPr="004F702C">
        <w:t>from the same aliquot.</w:t>
      </w:r>
      <w:r w:rsidR="5129B063" w:rsidRPr="004F702C">
        <w:t xml:space="preserve"> Trypan Blue exclusion was used to quantify live cell</w:t>
      </w:r>
      <w:r w:rsidR="6BB55FF3" w:rsidRPr="004F702C">
        <w:t xml:space="preserve">s. </w:t>
      </w:r>
      <w:r w:rsidR="00AE485A" w:rsidRPr="004F702C">
        <w:t xml:space="preserve">Error bars represent standard deviation, SD. </w:t>
      </w:r>
      <w:r w:rsidR="00BD07E8">
        <w:t xml:space="preserve">Abbreviations: </w:t>
      </w:r>
      <w:r w:rsidR="0B5611CF" w:rsidRPr="004F702C">
        <w:t>GMC</w:t>
      </w:r>
      <w:r w:rsidR="00BD07E8">
        <w:t xml:space="preserve"> =</w:t>
      </w:r>
      <w:r w:rsidR="0B5611CF" w:rsidRPr="004F702C">
        <w:t xml:space="preserve"> Gelatin microcarrier; </w:t>
      </w:r>
      <w:r w:rsidR="00AE485A" w:rsidRPr="004F702C">
        <w:t>TCPS</w:t>
      </w:r>
      <w:r w:rsidR="00BD07E8">
        <w:t xml:space="preserve"> =</w:t>
      </w:r>
      <w:r w:rsidR="00AE485A" w:rsidRPr="004F702C">
        <w:t xml:space="preserve"> Tissue Culture Polystyrene. </w:t>
      </w:r>
      <w:r w:rsidR="00BD07E8">
        <w:t>This data has been modified</w:t>
      </w:r>
      <w:r w:rsidR="00AE485A" w:rsidRPr="004F702C">
        <w:t xml:space="preserve"> from</w:t>
      </w:r>
      <w:r w:rsidR="005D6B98" w:rsidRPr="00BD07E8">
        <w:rPr>
          <w:vertAlign w:val="superscript"/>
        </w:rPr>
        <w:t>20</w:t>
      </w:r>
      <w:r w:rsidR="00AE485A" w:rsidRPr="004F702C">
        <w:t>.</w:t>
      </w:r>
    </w:p>
    <w:p w14:paraId="2E9AFEAF" w14:textId="55D7AED1" w:rsidR="008F10E1" w:rsidRPr="004F702C" w:rsidRDefault="008F10E1" w:rsidP="004F702C"/>
    <w:p w14:paraId="2511BE5E" w14:textId="5EF18F81" w:rsidR="0F0D55C8" w:rsidRDefault="29EEF6BD" w:rsidP="004F702C">
      <w:r w:rsidRPr="004F702C">
        <w:rPr>
          <w:b/>
          <w:bCs/>
        </w:rPr>
        <w:t xml:space="preserve">Figure </w:t>
      </w:r>
      <w:r w:rsidR="6C25F6AE" w:rsidRPr="004F702C">
        <w:rPr>
          <w:b/>
          <w:bCs/>
        </w:rPr>
        <w:t>4</w:t>
      </w:r>
      <w:r w:rsidRPr="004F702C">
        <w:rPr>
          <w:b/>
          <w:bCs/>
        </w:rPr>
        <w:t xml:space="preserve">: Gene expression of potential critical quality attributes for therapeutic potency. </w:t>
      </w:r>
      <w:r w:rsidRPr="004F702C">
        <w:t>MSCs were harvested from either the microbioreactor (blue) or TCPS</w:t>
      </w:r>
      <w:r w:rsidR="7025C198" w:rsidRPr="004F702C">
        <w:t xml:space="preserve"> flask</w:t>
      </w:r>
      <w:r w:rsidRPr="004F702C">
        <w:t xml:space="preserve"> (grey) condition, lysed, and </w:t>
      </w:r>
      <w:r w:rsidR="00E864AC" w:rsidRPr="004F702C">
        <w:t xml:space="preserve">the </w:t>
      </w:r>
      <w:r w:rsidRPr="004F702C">
        <w:t xml:space="preserve">total RNA content was collected and purified. Subsequently, RNA was transcribed into </w:t>
      </w:r>
      <w:r w:rsidR="00E864AC" w:rsidRPr="004F702C">
        <w:t xml:space="preserve">complementary </w:t>
      </w:r>
      <w:r w:rsidRPr="004F702C">
        <w:t xml:space="preserve">DNA, and gene expression was measured with qPCR with exon-spanning primers. Data are reported as fold change in mRNA content from the microbioreactor condition relative to TCPS control using the </w:t>
      </w:r>
      <w:proofErr w:type="spellStart"/>
      <w:r w:rsidRPr="004F702C">
        <w:t>ΔΔCt</w:t>
      </w:r>
      <w:proofErr w:type="spellEnd"/>
      <w:r w:rsidRPr="004F702C">
        <w:t xml:space="preserve"> method</w:t>
      </w:r>
      <w:r w:rsidR="00AA7EC0" w:rsidRPr="004F702C">
        <w:t xml:space="preserve"> with three control (housekeeping) genes: PPIA, B2M, and GAPDH. </w:t>
      </w:r>
      <w:r w:rsidR="00452F8A" w:rsidRPr="004F702C">
        <w:t>The expression</w:t>
      </w:r>
      <w:r w:rsidR="00AA7EC0" w:rsidRPr="004F702C">
        <w:t xml:space="preserve"> for each gene was measured in six technical replicates (six wells). Error bars represent SEM</w:t>
      </w:r>
      <w:r w:rsidRPr="004F702C">
        <w:t>.</w:t>
      </w:r>
      <w:r w:rsidR="04E9409E" w:rsidRPr="004F702C">
        <w:t xml:space="preserve"> </w:t>
      </w:r>
      <w:r w:rsidR="00AA7EC0" w:rsidRPr="004F702C">
        <w:t xml:space="preserve">Significance indicators reflect results of Brown-Forsythe and Welch ANOVA tests with Dunnett T3 post-hoc correction for multiple comparisons with unequal SDs. </w:t>
      </w:r>
      <w:r w:rsidR="0012384E" w:rsidRPr="004F702C">
        <w:t>ns</w:t>
      </w:r>
      <w:r w:rsidR="00AA7EC0" w:rsidRPr="004F702C">
        <w:t xml:space="preserve">, not significant. </w:t>
      </w:r>
      <w:r w:rsidR="00AA7EC0" w:rsidRPr="004D38F4">
        <w:t>*, p &lt; 0.05. **, p &lt; 0.005. ***, p &lt; 0.0005. ****, p &lt; 0.000</w:t>
      </w:r>
      <w:r w:rsidR="0012384E" w:rsidRPr="004D38F4">
        <w:t>1</w:t>
      </w:r>
      <w:r w:rsidR="0012384E" w:rsidRPr="004F702C">
        <w:t>.</w:t>
      </w:r>
      <w:r w:rsidR="00AA7EC0" w:rsidRPr="004F702C">
        <w:t xml:space="preserve"> </w:t>
      </w:r>
      <w:r w:rsidR="04E9409E" w:rsidRPr="004F702C">
        <w:t>Melt curves for each gene exhibited single peaks</w:t>
      </w:r>
      <w:r w:rsidR="00AA7EC0" w:rsidRPr="004F702C">
        <w:t xml:space="preserve">. Blank (water) and </w:t>
      </w:r>
      <w:r w:rsidR="04E9409E" w:rsidRPr="004F702C">
        <w:t>no</w:t>
      </w:r>
      <w:r w:rsidR="0DC54895" w:rsidRPr="004F702C">
        <w:t>-</w:t>
      </w:r>
      <w:r w:rsidR="04E9409E" w:rsidRPr="004F702C">
        <w:t xml:space="preserve">template controls were always negative for amplification. </w:t>
      </w:r>
      <w:r w:rsidR="004D38F4">
        <w:t xml:space="preserve">Abbreviations: </w:t>
      </w:r>
      <w:r w:rsidR="00730C49" w:rsidRPr="004F702C">
        <w:t>MSC</w:t>
      </w:r>
      <w:r w:rsidR="00452F8A">
        <w:t xml:space="preserve"> = </w:t>
      </w:r>
      <w:r w:rsidR="00730C49" w:rsidRPr="004F702C">
        <w:t>mesenchymal stromal cell; TCPS</w:t>
      </w:r>
      <w:r w:rsidR="00452F8A">
        <w:t xml:space="preserve"> =</w:t>
      </w:r>
      <w:r w:rsidR="00730C49" w:rsidRPr="004F702C">
        <w:t xml:space="preserve"> tissue culture polystyrene; qPCR</w:t>
      </w:r>
      <w:r w:rsidR="00452F8A">
        <w:t xml:space="preserve"> =</w:t>
      </w:r>
      <w:r w:rsidR="00730C49" w:rsidRPr="004F702C">
        <w:t xml:space="preserve"> quantitative polymerase chain reaction; mRNA</w:t>
      </w:r>
      <w:r w:rsidR="00452F8A">
        <w:t xml:space="preserve"> =</w:t>
      </w:r>
      <w:r w:rsidR="00730C49" w:rsidRPr="004F702C">
        <w:t xml:space="preserve"> messenger RNA; PPIA</w:t>
      </w:r>
      <w:r w:rsidR="00452F8A">
        <w:t xml:space="preserve"> =</w:t>
      </w:r>
      <w:r w:rsidR="00730C49" w:rsidRPr="004F702C">
        <w:t xml:space="preserve"> Peptidylprolyl isomerase A; B2M</w:t>
      </w:r>
      <w:r w:rsidR="00452F8A">
        <w:t xml:space="preserve"> =</w:t>
      </w:r>
      <w:r w:rsidR="00730C49" w:rsidRPr="004F702C">
        <w:t xml:space="preserve"> beta-2 </w:t>
      </w:r>
      <w:proofErr w:type="spellStart"/>
      <w:r w:rsidR="00730C49" w:rsidRPr="004F702C">
        <w:t>microglobulin</w:t>
      </w:r>
      <w:proofErr w:type="spellEnd"/>
      <w:r w:rsidR="002C1791" w:rsidRPr="004F702C">
        <w:t>; GAPDH</w:t>
      </w:r>
      <w:r w:rsidR="00452F8A">
        <w:t xml:space="preserve"> = </w:t>
      </w:r>
      <w:r w:rsidR="002C1791" w:rsidRPr="004F702C">
        <w:t>glyceraldehyde-3-phosphate dehydrogenase</w:t>
      </w:r>
      <w:r w:rsidR="00BD07E8">
        <w:t>.</w:t>
      </w:r>
    </w:p>
    <w:p w14:paraId="7445EF45" w14:textId="77777777" w:rsidR="00BD07E8" w:rsidRPr="004F702C" w:rsidRDefault="00BD07E8" w:rsidP="004F702C"/>
    <w:p w14:paraId="7C0B6465" w14:textId="3589D1FD" w:rsidR="006E4797" w:rsidRPr="004F702C" w:rsidRDefault="00551D82" w:rsidP="004F702C">
      <w:pPr>
        <w:rPr>
          <w:b/>
        </w:rPr>
      </w:pPr>
      <w:r w:rsidRPr="004F702C">
        <w:rPr>
          <w:b/>
        </w:rPr>
        <w:t>DISCUSSION:</w:t>
      </w:r>
    </w:p>
    <w:p w14:paraId="5C177B8A" w14:textId="2A0FD844" w:rsidR="006E4797" w:rsidRPr="004F702C" w:rsidRDefault="2B9A628E" w:rsidP="004F702C">
      <w:r w:rsidRPr="004F702C">
        <w:t xml:space="preserve">In this protocol, a method </w:t>
      </w:r>
      <w:r w:rsidR="259EC279" w:rsidRPr="004F702C">
        <w:t xml:space="preserve">to expand, prime, and harvest cells </w:t>
      </w:r>
      <w:r w:rsidRPr="004F702C">
        <w:t>using a microcarrier-microbioreactor approach</w:t>
      </w:r>
      <w:r w:rsidR="00C12C36" w:rsidRPr="004F702C">
        <w:t xml:space="preserve"> is described</w:t>
      </w:r>
      <w:r w:rsidRPr="004F702C">
        <w:t xml:space="preserve">. This </w:t>
      </w:r>
      <w:r w:rsidR="3E2E9463" w:rsidRPr="004F702C">
        <w:t>process</w:t>
      </w:r>
      <w:r w:rsidRPr="004F702C">
        <w:t xml:space="preserve"> enables </w:t>
      </w:r>
      <w:r w:rsidR="6345BDD4" w:rsidRPr="004F702C">
        <w:t>anchorage-dependent cell</w:t>
      </w:r>
      <w:r w:rsidR="7C6308A4" w:rsidRPr="004F702C">
        <w:t>s such as MSCs</w:t>
      </w:r>
      <w:r w:rsidR="6345BDD4" w:rsidRPr="004F702C">
        <w:t xml:space="preserve"> </w:t>
      </w:r>
      <w:r w:rsidR="5EF68F84" w:rsidRPr="004F702C">
        <w:t xml:space="preserve">to </w:t>
      </w:r>
      <w:r w:rsidR="00673751" w:rsidRPr="004F702C">
        <w:t>increase</w:t>
      </w:r>
      <w:r w:rsidR="5EF68F84" w:rsidRPr="004F702C">
        <w:t xml:space="preserve"> cell number under</w:t>
      </w:r>
      <w:r w:rsidR="00C81569" w:rsidRPr="004F702C">
        <w:t xml:space="preserve"> the</w:t>
      </w:r>
      <w:r w:rsidRPr="004F702C">
        <w:t xml:space="preserve"> superior biochemical control of a bioreactor platform (relative to conventional TCPS flasks) at benchtop scale</w:t>
      </w:r>
      <w:r w:rsidR="00673751" w:rsidRPr="004F702C">
        <w:t>,</w:t>
      </w:r>
      <w:r w:rsidRPr="004F702C">
        <w:t xml:space="preserve"> suitable for rapid process development</w:t>
      </w:r>
      <w:r w:rsidR="6345BDD4" w:rsidRPr="004F702C">
        <w:t>. Further,</w:t>
      </w:r>
      <w:r w:rsidR="00C12C36" w:rsidRPr="004F702C">
        <w:t xml:space="preserve"> it is demonstrated that </w:t>
      </w:r>
      <w:r w:rsidR="6345BDD4" w:rsidRPr="004F702C">
        <w:t>microcarrier-microbioreactor production of MSCs results in a primed cell phenotype that may exhibit enhanced therapeutic potency for the treatment of ARDS.</w:t>
      </w:r>
    </w:p>
    <w:p w14:paraId="14FE324F" w14:textId="441B538C" w:rsidR="00C81569" w:rsidRPr="004F702C" w:rsidRDefault="00C81569" w:rsidP="004F702C"/>
    <w:p w14:paraId="6760EAD7" w14:textId="316E1CE1" w:rsidR="00C81569" w:rsidRPr="004F702C" w:rsidRDefault="00C825AC" w:rsidP="004F702C">
      <w:r w:rsidRPr="004F702C">
        <w:t>Bioreactor</w:t>
      </w:r>
      <w:r w:rsidR="6C158C79" w:rsidRPr="004F702C">
        <w:t xml:space="preserve">-based </w:t>
      </w:r>
      <w:r w:rsidR="5E4DAA05" w:rsidRPr="004F702C">
        <w:t xml:space="preserve">approaches offer </w:t>
      </w:r>
      <w:r w:rsidR="007A3330" w:rsidRPr="004F702C">
        <w:t xml:space="preserve">important advantages for </w:t>
      </w:r>
      <w:r w:rsidR="37AB1555" w:rsidRPr="004F702C">
        <w:t xml:space="preserve">process development and </w:t>
      </w:r>
      <w:r w:rsidR="007A3330" w:rsidRPr="004F702C">
        <w:t>cell manufacturing</w:t>
      </w:r>
      <w:r w:rsidR="0D5F7BB6" w:rsidRPr="004F702C">
        <w:t>,</w:t>
      </w:r>
      <w:r w:rsidR="30D221BD" w:rsidRPr="004F702C">
        <w:t xml:space="preserve"> including </w:t>
      </w:r>
      <w:r w:rsidR="00CE65BD">
        <w:t>the capacity to monitor and regulate environmental variables,</w:t>
      </w:r>
      <w:r w:rsidR="007A3330" w:rsidRPr="004F702C">
        <w:t xml:space="preserve"> including pH, temperature, </w:t>
      </w:r>
      <w:r w:rsidR="1A3FBD91" w:rsidRPr="004F702C">
        <w:t>carbon dioxide</w:t>
      </w:r>
      <w:r w:rsidR="007A3330" w:rsidRPr="004F702C">
        <w:t>, and dissolved oxyge</w:t>
      </w:r>
      <w:r w:rsidR="7AF54469" w:rsidRPr="004F702C">
        <w:t>n. G</w:t>
      </w:r>
      <w:r w:rsidR="007A3330" w:rsidRPr="004F702C">
        <w:t>iven that fluctuations in these parameters can have deleterious effects on cell yield and phenotype, culture platforms lacking these capabilities (including conventional TCPS flasks) may produce cell batches of inconsistent, unpredictable quality and quantity. However, most commercially</w:t>
      </w:r>
      <w:r w:rsidR="77B880E4" w:rsidRPr="004F702C">
        <w:t xml:space="preserve"> </w:t>
      </w:r>
      <w:r w:rsidR="007A3330" w:rsidRPr="004F702C">
        <w:t xml:space="preserve">available bioreactor platforms designed </w:t>
      </w:r>
      <w:r w:rsidR="50FB7C31" w:rsidRPr="004F702C">
        <w:t>for</w:t>
      </w:r>
      <w:r w:rsidR="007A3330" w:rsidRPr="004F702C">
        <w:t xml:space="preserve"> anchorage-dependent cell culture operate at volume</w:t>
      </w:r>
      <w:r w:rsidR="29A1CEF4" w:rsidRPr="004F702C">
        <w:t>s or</w:t>
      </w:r>
      <w:r w:rsidR="007A3330" w:rsidRPr="004F702C">
        <w:t xml:space="preserve"> scales that are unsuitable and cost-prohibitive for exploratory benchtop research (</w:t>
      </w:r>
      <w:r w:rsidR="6DE38BDC" w:rsidRPr="004F702C">
        <w:t xml:space="preserve">e.g., </w:t>
      </w:r>
      <w:r w:rsidR="007A3330" w:rsidRPr="004F702C">
        <w:t xml:space="preserve">a typical small-sized stirred tank bioreactor has a working volume of ~3 liters). Accordingly, </w:t>
      </w:r>
      <w:r w:rsidR="00E54E67" w:rsidRPr="004F702C">
        <w:t xml:space="preserve">the significance </w:t>
      </w:r>
      <w:r w:rsidR="0083466F" w:rsidRPr="004F702C">
        <w:t xml:space="preserve">of this protocol </w:t>
      </w:r>
      <w:r w:rsidR="000C43A9" w:rsidRPr="004F702C">
        <w:t>with respect to existing methods</w:t>
      </w:r>
      <w:r w:rsidR="00E54E67" w:rsidRPr="004F702C">
        <w:t xml:space="preserve"> lies in the </w:t>
      </w:r>
      <w:r w:rsidR="1BBC9D6C" w:rsidRPr="004F702C">
        <w:t xml:space="preserve">harvesting of cells and </w:t>
      </w:r>
      <w:r w:rsidR="00E54E67" w:rsidRPr="004F702C">
        <w:t xml:space="preserve">provision of advantageous bioreactor features—improved biochemical control, reduction in open operations—at an operational scale suitable for benchtop research, rapid prototyping, and investigative process development. </w:t>
      </w:r>
      <w:r w:rsidR="008C61E3" w:rsidRPr="004F702C">
        <w:t xml:space="preserve">This approach </w:t>
      </w:r>
      <w:r w:rsidR="37E0A07D" w:rsidRPr="004F702C">
        <w:t xml:space="preserve">conferred </w:t>
      </w:r>
      <w:r w:rsidR="008F0868" w:rsidRPr="004F702C">
        <w:t>superior cell yield to a TCPS flask (25 cm</w:t>
      </w:r>
      <w:r w:rsidR="008F0868" w:rsidRPr="004F702C">
        <w:rPr>
          <w:vertAlign w:val="superscript"/>
        </w:rPr>
        <w:t>2</w:t>
      </w:r>
      <w:r w:rsidR="008F0868" w:rsidRPr="004F702C">
        <w:t>) despite a</w:t>
      </w:r>
      <w:r w:rsidR="6135625E" w:rsidRPr="004F702C">
        <w:t xml:space="preserve"> nearly 50</w:t>
      </w:r>
      <w:r w:rsidR="008F0868" w:rsidRPr="004F702C">
        <w:t xml:space="preserve">% reduction in media consumed (13 mL versus 24 mL). </w:t>
      </w:r>
      <w:r w:rsidR="00730C49" w:rsidRPr="004F702C">
        <w:t xml:space="preserve">Finally, this microcarrier-microbioreactor cell manufacturing approach </w:t>
      </w:r>
      <w:r w:rsidR="05ABE05A" w:rsidRPr="004F702C">
        <w:t>resulted in</w:t>
      </w:r>
      <w:r w:rsidR="00730C49" w:rsidRPr="004F702C">
        <w:t xml:space="preserve"> cells with enhanced expression of pCQAs for the target indication, ARDS, relative to conventional TCPS </w:t>
      </w:r>
      <w:r w:rsidR="45C6CCA4" w:rsidRPr="004F702C">
        <w:t>production</w:t>
      </w:r>
      <w:r w:rsidR="00730C49" w:rsidRPr="004F702C">
        <w:t>.</w:t>
      </w:r>
    </w:p>
    <w:p w14:paraId="16FE6AC9" w14:textId="77777777" w:rsidR="00125FF3" w:rsidRPr="004F702C" w:rsidRDefault="00125FF3" w:rsidP="004F702C"/>
    <w:p w14:paraId="118320D2" w14:textId="706BCC0A" w:rsidR="00F35DC4" w:rsidRPr="004F702C" w:rsidRDefault="00125FF3" w:rsidP="004F702C">
      <w:r w:rsidRPr="004F702C">
        <w:t xml:space="preserve">This microcarrier-microbioreactor approach is </w:t>
      </w:r>
      <w:r w:rsidR="66CF81DA" w:rsidRPr="004F702C">
        <w:t xml:space="preserve">also </w:t>
      </w:r>
      <w:r w:rsidRPr="004F702C">
        <w:t>subject to limitations</w:t>
      </w:r>
      <w:r w:rsidR="43922C85" w:rsidRPr="004F702C">
        <w:t xml:space="preserve"> of scale</w:t>
      </w:r>
      <w:r w:rsidR="64434445" w:rsidRPr="004F702C">
        <w:t xml:space="preserve"> to achieve </w:t>
      </w:r>
      <w:r w:rsidR="0074059A">
        <w:t xml:space="preserve">the </w:t>
      </w:r>
      <w:r w:rsidR="64434445" w:rsidRPr="004F702C">
        <w:t>target cell dosage</w:t>
      </w:r>
      <w:r w:rsidR="43922C85" w:rsidRPr="004F702C">
        <w:t>.</w:t>
      </w:r>
      <w:r w:rsidRPr="004F702C">
        <w:t xml:space="preserve"> </w:t>
      </w:r>
      <w:r w:rsidR="1C78126A" w:rsidRPr="004F702C">
        <w:t>T</w:t>
      </w:r>
      <w:r w:rsidR="298A9A86" w:rsidRPr="004F702C">
        <w:t xml:space="preserve">he upper bound on the amount of microcarriers or total density of MSCs the microbioreactor supports for manufacturing scale-out is not yet </w:t>
      </w:r>
      <w:r w:rsidR="6B2C128C" w:rsidRPr="004F702C">
        <w:t>maximized</w:t>
      </w:r>
      <w:r w:rsidR="298A9A86" w:rsidRPr="004F702C">
        <w:t xml:space="preserve"> experimentally</w:t>
      </w:r>
      <w:r w:rsidR="5B6CE2F4" w:rsidRPr="004F702C">
        <w:t>;</w:t>
      </w:r>
      <w:r w:rsidR="34225474" w:rsidRPr="004F702C">
        <w:t xml:space="preserve"> f</w:t>
      </w:r>
      <w:r w:rsidR="298A9A86" w:rsidRPr="004F702C">
        <w:t xml:space="preserve">urther scale-out </w:t>
      </w:r>
      <w:r w:rsidR="04957465" w:rsidRPr="004F702C">
        <w:t xml:space="preserve">is </w:t>
      </w:r>
      <w:r w:rsidR="31C48F01" w:rsidRPr="004F702C">
        <w:t xml:space="preserve">physically </w:t>
      </w:r>
      <w:r w:rsidR="04957465" w:rsidRPr="004F702C">
        <w:t>compact but includes</w:t>
      </w:r>
      <w:r w:rsidR="298A9A86" w:rsidRPr="004F702C">
        <w:t xml:space="preserve"> additional</w:t>
      </w:r>
      <w:r w:rsidR="3AFA2EB3" w:rsidRPr="004F702C">
        <w:t xml:space="preserve"> </w:t>
      </w:r>
      <w:r w:rsidR="298A9A86" w:rsidRPr="004F702C">
        <w:t>base</w:t>
      </w:r>
      <w:r w:rsidR="0074059A">
        <w:t xml:space="preserve"> </w:t>
      </w:r>
      <w:r w:rsidR="298A9A86" w:rsidRPr="004F702C">
        <w:t xml:space="preserve">stations. Process parameters optimized and identified in this </w:t>
      </w:r>
      <w:r w:rsidR="087CB7AD" w:rsidRPr="004F702C">
        <w:t>platform</w:t>
      </w:r>
      <w:r w:rsidR="298A9A86" w:rsidRPr="004F702C">
        <w:t xml:space="preserve"> may fail to translate to other bioreactor platforms if scale-out is not an option for a given cell dosage</w:t>
      </w:r>
      <w:r w:rsidR="6E0A8168" w:rsidRPr="004F702C">
        <w:t xml:space="preserve"> and quality profile</w:t>
      </w:r>
      <w:r w:rsidR="298A9A86" w:rsidRPr="004F702C">
        <w:t xml:space="preserve">. Finally, this </w:t>
      </w:r>
      <w:r w:rsidR="3A474D9D" w:rsidRPr="004F702C">
        <w:t xml:space="preserve">illustrated </w:t>
      </w:r>
      <w:r w:rsidR="298A9A86" w:rsidRPr="004F702C">
        <w:t>protocol currently retains steps that involve manual, open operations</w:t>
      </w:r>
      <w:r w:rsidR="0074059A">
        <w:t>,</w:t>
      </w:r>
      <w:r w:rsidR="298A9A86" w:rsidRPr="004F702C">
        <w:t xml:space="preserve"> </w:t>
      </w:r>
      <w:r w:rsidR="7A0863D1" w:rsidRPr="004F702C">
        <w:t>which</w:t>
      </w:r>
      <w:r w:rsidR="298A9A86" w:rsidRPr="004F702C">
        <w:t xml:space="preserve"> benefit from further refinement.</w:t>
      </w:r>
    </w:p>
    <w:p w14:paraId="61806FBF" w14:textId="608B71FB" w:rsidR="00122E82" w:rsidRPr="004F702C" w:rsidRDefault="00122E82" w:rsidP="004F702C"/>
    <w:p w14:paraId="212980D2" w14:textId="395EC401" w:rsidR="00F35DC4" w:rsidRPr="004F702C" w:rsidRDefault="6345BDD4" w:rsidP="004F702C">
      <w:r w:rsidRPr="004F702C">
        <w:t>The microbioreactor utilized in this protocol was not originally developed for anchorage-dependent cell culture and required substantial modifications to hardware, process parameters, and operation to successfully expand anchorage-dependent cells and later harvest them for downstream applications</w:t>
      </w:r>
      <w:r w:rsidR="52BC8AEE" w:rsidRPr="004F702C">
        <w:t xml:space="preserve">. Those experimental modifications in </w:t>
      </w:r>
      <w:r w:rsidR="00673751" w:rsidRPr="004F702C">
        <w:t xml:space="preserve">the </w:t>
      </w:r>
      <w:r w:rsidR="52BC8AEE" w:rsidRPr="004F702C">
        <w:t>process are illustrated here</w:t>
      </w:r>
      <w:r w:rsidRPr="004F702C">
        <w:t>.</w:t>
      </w:r>
      <w:r w:rsidR="00E54E67" w:rsidRPr="004F702C">
        <w:t xml:space="preserve"> Critical steps in the protocol—where there is greatest potential for deleterious effects on cell viability and phenotype—are concentrated in the injection and harvest steps (Steps 3.17-3.19 and 5.3, respectively). Proper care should be taken to complete these steps quickly and efficiently to minimize the amount of time that cells are subject to an unregulated, suboptimal environment. Additionally, these critical steps involve open operations and therefore present the highest risk of introducing </w:t>
      </w:r>
      <w:r w:rsidR="001102CF" w:rsidRPr="004F702C">
        <w:t>pathogens</w:t>
      </w:r>
      <w:r w:rsidR="00E54E67" w:rsidRPr="004F702C">
        <w:t xml:space="preserve"> </w:t>
      </w:r>
      <w:r w:rsidR="001102CF" w:rsidRPr="004F702C">
        <w:t xml:space="preserve">to the system; proper aseptic technique is key to avoid contamination of the cell batch. Protocol instructions to complete these steps for two </w:t>
      </w:r>
      <w:r w:rsidR="5793164F" w:rsidRPr="004F702C">
        <w:t>cassettes</w:t>
      </w:r>
      <w:r w:rsidR="001102CF" w:rsidRPr="004F702C">
        <w:t xml:space="preserve"> are intended to minimize the duration of cell exposure to </w:t>
      </w:r>
      <w:r w:rsidR="2CCF9729" w:rsidRPr="004F702C">
        <w:t>reduced environmental control conditions</w:t>
      </w:r>
      <w:r w:rsidR="001102CF" w:rsidRPr="004F702C">
        <w:t>.</w:t>
      </w:r>
    </w:p>
    <w:p w14:paraId="2BC48F04" w14:textId="77777777" w:rsidR="00E54E67" w:rsidRPr="004F702C" w:rsidRDefault="00E54E67" w:rsidP="004F702C"/>
    <w:p w14:paraId="7D1600E1" w14:textId="7CDE0381" w:rsidR="00034425" w:rsidRPr="004F702C" w:rsidRDefault="6345BDD4" w:rsidP="004F702C">
      <w:r w:rsidRPr="004F702C">
        <w:t>While this protocol describes operations and process parameters developed with a specific intention of priming cells for the treatment of ARDS,</w:t>
      </w:r>
      <w:r w:rsidR="007C6A06" w:rsidRPr="004F702C">
        <w:t xml:space="preserve"> the enhanced pCQA expression reported here could prove useful for additional inflammatory indications beyond ARDS (e.g.</w:t>
      </w:r>
      <w:r w:rsidR="0074059A">
        <w:t>,</w:t>
      </w:r>
      <w:r w:rsidR="007C6A06" w:rsidRPr="004F702C">
        <w:t xml:space="preserve"> GvHD).</w:t>
      </w:r>
      <w:r w:rsidRPr="004F702C">
        <w:t xml:space="preserve"> </w:t>
      </w:r>
      <w:r w:rsidR="1F5501C5" w:rsidRPr="004F702C">
        <w:t xml:space="preserve">This </w:t>
      </w:r>
      <w:r w:rsidR="1F5501C5" w:rsidRPr="004F702C">
        <w:lastRenderedPageBreak/>
        <w:t>study adopted</w:t>
      </w:r>
      <w:r w:rsidR="006544C3" w:rsidRPr="004F702C">
        <w:t xml:space="preserve"> ARDS as a prototypical target indication to best leverage MSCs’ </w:t>
      </w:r>
      <w:r w:rsidR="00A1434B" w:rsidRPr="004F702C">
        <w:t>distinct characteristics: lung-specific tropism and immunomodulatory secretome. An additional consideration that drove this selection is the lack of any suitable standard-of-care treatments for this indication</w:t>
      </w:r>
      <w:r w:rsidR="0083466F" w:rsidRPr="004F702C">
        <w:t>.</w:t>
      </w:r>
    </w:p>
    <w:p w14:paraId="60CDFAB2" w14:textId="77777777" w:rsidR="00034425" w:rsidRPr="004F702C" w:rsidRDefault="00034425" w:rsidP="004F702C"/>
    <w:p w14:paraId="60A097F4" w14:textId="3BF452D9" w:rsidR="00122E82" w:rsidRPr="004F702C" w:rsidRDefault="007C6A06" w:rsidP="004F702C">
      <w:r w:rsidRPr="004F702C">
        <w:t>I</w:t>
      </w:r>
      <w:r w:rsidR="6345BDD4" w:rsidRPr="004F702C">
        <w:t>n principle</w:t>
      </w:r>
      <w:r w:rsidR="00673751" w:rsidRPr="004F702C">
        <w:t>,</w:t>
      </w:r>
      <w:r w:rsidR="6345BDD4" w:rsidRPr="004F702C">
        <w:t xml:space="preserve"> </w:t>
      </w:r>
      <w:r w:rsidR="01044EA5" w:rsidRPr="004F702C">
        <w:t>this protocol can be adapted to enable any kind of anchorage-dependent cell manufacture in this microbioreactor platform.</w:t>
      </w:r>
      <w:r w:rsidR="007A3330" w:rsidRPr="004F702C">
        <w:t xml:space="preserve"> In the future, researchers can use this approach to leverage the superior </w:t>
      </w:r>
      <w:r w:rsidR="00E54E67" w:rsidRPr="004F702C">
        <w:t>biochemical control offered in a bioreactor platform to reduce batch-to-batch variability and improve intra-batch heterogeneity for all manner of cellular experiments</w:t>
      </w:r>
      <w:r w:rsidR="00034425" w:rsidRPr="004F702C">
        <w:t>, which could be useful both as a priming strategy for specific clinical indications and for fundamental investigations in basic research</w:t>
      </w:r>
      <w:r w:rsidR="00E54E67" w:rsidRPr="004F702C">
        <w:t>.</w:t>
      </w:r>
    </w:p>
    <w:p w14:paraId="033E08D6" w14:textId="658836A4" w:rsidR="0F0D55C8" w:rsidRPr="004F702C" w:rsidRDefault="0F0D55C8" w:rsidP="004F702C"/>
    <w:p w14:paraId="4A991603" w14:textId="3AA19587" w:rsidR="00256F27" w:rsidRPr="004F702C" w:rsidRDefault="01044EA5" w:rsidP="004F702C">
      <w:r w:rsidRPr="004F702C">
        <w:t>Th</w:t>
      </w:r>
      <w:r w:rsidR="00C12C36" w:rsidRPr="004F702C">
        <w:t xml:space="preserve">is protocol </w:t>
      </w:r>
      <w:r w:rsidRPr="004F702C">
        <w:t>describe</w:t>
      </w:r>
      <w:r w:rsidR="00C12C36" w:rsidRPr="004F702C">
        <w:t>s</w:t>
      </w:r>
      <w:r w:rsidRPr="004F702C">
        <w:t xml:space="preserve"> the use of dissolvable gelatin microcarrier</w:t>
      </w:r>
      <w:r w:rsidR="23F54AB9" w:rsidRPr="004F702C">
        <w:t>s,</w:t>
      </w:r>
      <w:r w:rsidRPr="004F702C">
        <w:t xml:space="preserve"> generated through a microfluidic process</w:t>
      </w:r>
      <w:r w:rsidR="61FE25AC" w:rsidRPr="004F702C">
        <w:t xml:space="preserve"> described elsewhere</w:t>
      </w:r>
      <w:r w:rsidR="00AD72F1" w:rsidRPr="004F702C">
        <w:fldChar w:fldCharType="begin">
          <w:fldData xml:space="preserve">PEVuZE5vdGU+PENpdGU+PEF1dGhvcj5OZzwvQXV0aG9yPjxZZWFyPjIwMjE8L1llYXI+PFJlY051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=
</w:fldData>
        </w:fldChar>
      </w:r>
      <w:r w:rsidR="00992145" w:rsidRPr="004F702C">
        <w:instrText xml:space="preserve"> ADDIN EN.CITE </w:instrText>
      </w:r>
      <w:r w:rsidR="00992145" w:rsidRPr="004F702C">
        <w:fldChar w:fldCharType="begin">
          <w:fldData xml:space="preserve">PEVuZE5vdGU+PENpdGU+PEF1dGhvcj5OZzwvQXV0aG9yPjxZZWFyPjIwMjE8L1llYXI+PFJlY051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=
</w:fldData>
        </w:fldChar>
      </w:r>
      <w:r w:rsidR="00992145" w:rsidRPr="004F702C">
        <w:instrText xml:space="preserve"> ADDIN EN.CITE.DATA </w:instrText>
      </w:r>
      <w:r w:rsidR="00992145" w:rsidRPr="004F702C">
        <w:fldChar w:fldCharType="end"/>
      </w:r>
      <w:r w:rsidR="00AD72F1" w:rsidRPr="004F702C">
        <w:fldChar w:fldCharType="separate"/>
      </w:r>
      <w:r w:rsidR="00992145" w:rsidRPr="004F702C">
        <w:rPr>
          <w:vertAlign w:val="superscript"/>
        </w:rPr>
        <w:t>21</w:t>
      </w:r>
      <w:r w:rsidR="00AD72F1" w:rsidRPr="004F702C">
        <w:fldChar w:fldCharType="end"/>
      </w:r>
      <w:r w:rsidR="00673751" w:rsidRPr="004F702C">
        <w:t>.</w:t>
      </w:r>
      <w:r w:rsidRPr="004F702C">
        <w:t xml:space="preserve"> This </w:t>
      </w:r>
      <w:r w:rsidR="249C1F8B" w:rsidRPr="004F702C">
        <w:t>choice</w:t>
      </w:r>
      <w:r w:rsidRPr="004F702C">
        <w:t xml:space="preserve"> enables facile cell retrieval from the reactor without the need for additional filtration steps. However, this protocol can also be adapted to use in conjunction with commercially available microcarrier platforms that are not dissolvable</w:t>
      </w:r>
      <w:r w:rsidR="01148E9A" w:rsidRPr="004F702C">
        <w:t>. Specifically, reactor contents can be manually withdrawn with a syringe through the side port and then harvested downstream per the microcarrier manufacturer’s protocol, though there will be some unavoidable amount of dead volume loss</w:t>
      </w:r>
      <w:r w:rsidR="7E2D982C" w:rsidRPr="004F702C">
        <w:t xml:space="preserve"> (reduction in harvested cells)</w:t>
      </w:r>
      <w:r w:rsidR="01148E9A" w:rsidRPr="004F702C">
        <w:t xml:space="preserve"> using this method.</w:t>
      </w:r>
      <w:r w:rsidR="7EFC219F" w:rsidRPr="004F702C">
        <w:t xml:space="preserve"> While the protocol described here is not developed sufficiently for industrialized manufacturing, the scalability of this approach a</w:t>
      </w:r>
      <w:r w:rsidR="2E285A5E" w:rsidRPr="004F702C">
        <w:t>t</w:t>
      </w:r>
      <w:r w:rsidR="7EFC219F" w:rsidRPr="004F702C">
        <w:t xml:space="preserve"> bench</w:t>
      </w:r>
      <w:r w:rsidR="7F49179E" w:rsidRPr="004F702C">
        <w:t>-</w:t>
      </w:r>
      <w:r w:rsidR="7EFC219F" w:rsidRPr="004F702C">
        <w:t>scale form factor facilitates further development</w:t>
      </w:r>
      <w:r w:rsidR="1AD98123" w:rsidRPr="004F702C">
        <w:t>.</w:t>
      </w:r>
    </w:p>
    <w:p w14:paraId="0BEB38EC" w14:textId="77777777" w:rsidR="006E4797" w:rsidRPr="004F702C" w:rsidRDefault="006E4797" w:rsidP="004F702C"/>
    <w:p w14:paraId="59F37CC4" w14:textId="447DA608" w:rsidR="006E4797" w:rsidRPr="004F702C" w:rsidRDefault="00551D82" w:rsidP="004F702C">
      <w:pPr>
        <w:pBdr>
          <w:top w:val="nil"/>
          <w:left w:val="nil"/>
          <w:bottom w:val="nil"/>
          <w:right w:val="nil"/>
          <w:between w:val="nil"/>
        </w:pBdr>
      </w:pPr>
      <w:r w:rsidRPr="004F702C">
        <w:rPr>
          <w:b/>
        </w:rPr>
        <w:t xml:space="preserve">ACKNOWLEDGMENTS: </w:t>
      </w:r>
    </w:p>
    <w:p w14:paraId="6D064C88" w14:textId="6AB6EFD3" w:rsidR="006E4797" w:rsidRPr="004F702C" w:rsidRDefault="3E006DDC" w:rsidP="004F702C">
      <w:r w:rsidRPr="004F702C">
        <w:t xml:space="preserve">We thank </w:t>
      </w:r>
      <w:r w:rsidR="48DFF080" w:rsidRPr="004F702C">
        <w:t xml:space="preserve">the </w:t>
      </w:r>
      <w:r w:rsidRPr="004F702C">
        <w:t>Genomics Core facility</w:t>
      </w:r>
      <w:r w:rsidR="22EEE307" w:rsidRPr="004F702C">
        <w:t xml:space="preserve"> (Weill Cornell Medicine)</w:t>
      </w:r>
      <w:r w:rsidRPr="004F702C">
        <w:t xml:space="preserve"> for consultation on qPCR analysis and troubleshooting. We gratefully acknowledge the assistance of Evan Gates and Eric </w:t>
      </w:r>
      <w:r w:rsidR="00C12C36" w:rsidRPr="004F702C">
        <w:t xml:space="preserve">Shiue </w:t>
      </w:r>
      <w:r w:rsidRPr="004F702C">
        <w:t>in technical support and troubleshooting for the microbioreactor.</w:t>
      </w:r>
      <w:r w:rsidR="19AD812E" w:rsidRPr="004F702C">
        <w:t xml:space="preserve"> </w:t>
      </w:r>
    </w:p>
    <w:p w14:paraId="25B2FBBD" w14:textId="77777777" w:rsidR="006E4797" w:rsidRPr="004F702C" w:rsidRDefault="006E4797" w:rsidP="004F702C">
      <w:pPr>
        <w:rPr>
          <w:b/>
        </w:rPr>
      </w:pPr>
    </w:p>
    <w:p w14:paraId="5E703EBA" w14:textId="75FF03F5" w:rsidR="006E4797" w:rsidRPr="004F702C" w:rsidRDefault="00551D82" w:rsidP="004F702C">
      <w:pPr>
        <w:pBdr>
          <w:top w:val="nil"/>
          <w:left w:val="nil"/>
          <w:bottom w:val="nil"/>
          <w:right w:val="nil"/>
          <w:between w:val="nil"/>
        </w:pBdr>
      </w:pPr>
      <w:r w:rsidRPr="004F702C">
        <w:rPr>
          <w:b/>
        </w:rPr>
        <w:t xml:space="preserve">DISCLOSURES: </w:t>
      </w:r>
    </w:p>
    <w:p w14:paraId="132340D6" w14:textId="6060CDAB" w:rsidR="006E4797" w:rsidRPr="004F702C" w:rsidRDefault="3E006DDC" w:rsidP="004F702C">
      <w:r w:rsidRPr="004F702C">
        <w:t>The authors disclose a collaboration agreement with the microbioreactor manufacturer</w:t>
      </w:r>
      <w:r w:rsidR="406493A2" w:rsidRPr="004F702C">
        <w:t>,</w:t>
      </w:r>
      <w:r w:rsidRPr="004F702C">
        <w:t xml:space="preserve"> MilliporeSigma.</w:t>
      </w:r>
    </w:p>
    <w:p w14:paraId="4A7B0E5C" w14:textId="77777777" w:rsidR="006E4797" w:rsidRPr="004F702C" w:rsidRDefault="006E4797" w:rsidP="004F702C"/>
    <w:p w14:paraId="6925D688" w14:textId="0CB7E306" w:rsidR="007F1E2E" w:rsidRPr="004F702C" w:rsidRDefault="00551D82" w:rsidP="004F702C">
      <w:pPr>
        <w:rPr>
          <w:b/>
        </w:rPr>
      </w:pPr>
      <w:r w:rsidRPr="004F702C">
        <w:rPr>
          <w:b/>
        </w:rPr>
        <w:t>REFERENCES:</w:t>
      </w:r>
    </w:p>
    <w:p w14:paraId="3EDDABFD" w14:textId="450CC08A" w:rsidR="002A3378" w:rsidRPr="004F702C" w:rsidRDefault="003200BD" w:rsidP="004F702C">
      <w:pPr>
        <w:pStyle w:val="EndNoteBibliography"/>
        <w:ind w:left="720" w:hanging="720"/>
        <w:rPr>
          <w:noProof w:val="0"/>
        </w:rPr>
      </w:pPr>
      <w:r w:rsidRPr="004F702C">
        <w:rPr>
          <w:bCs/>
          <w:noProof w:val="0"/>
        </w:rPr>
        <w:fldChar w:fldCharType="begin"/>
      </w:r>
      <w:r w:rsidR="007F1E2E" w:rsidRPr="004F702C">
        <w:rPr>
          <w:bCs/>
          <w:noProof w:val="0"/>
        </w:rPr>
        <w:instrText xml:space="preserve"> ADDIN EN.REFLIST </w:instrText>
      </w:r>
      <w:r w:rsidRPr="004F702C">
        <w:rPr>
          <w:bCs/>
          <w:noProof w:val="0"/>
        </w:rPr>
        <w:fldChar w:fldCharType="separate"/>
      </w:r>
      <w:r w:rsidR="002A3378" w:rsidRPr="004F702C">
        <w:rPr>
          <w:noProof w:val="0"/>
        </w:rPr>
        <w:t>1.</w:t>
      </w:r>
      <w:r w:rsidR="002A3378" w:rsidRPr="004F702C">
        <w:rPr>
          <w:noProof w:val="0"/>
        </w:rPr>
        <w:tab/>
      </w:r>
      <w:proofErr w:type="gramStart"/>
      <w:r w:rsidR="002A3378" w:rsidRPr="004F702C">
        <w:rPr>
          <w:noProof w:val="0"/>
        </w:rPr>
        <w:t>Sin</w:t>
      </w:r>
      <w:r w:rsidR="00800F4E">
        <w:rPr>
          <w:noProof w:val="0"/>
        </w:rPr>
        <w:t xml:space="preserve">, </w:t>
      </w:r>
      <w:r w:rsidR="002A3378" w:rsidRPr="004F702C">
        <w:rPr>
          <w:noProof w:val="0"/>
        </w:rPr>
        <w:t xml:space="preserve"> W</w:t>
      </w:r>
      <w:r w:rsidR="00800F4E">
        <w:rPr>
          <w:noProof w:val="0"/>
        </w:rPr>
        <w:t>.</w:t>
      </w:r>
      <w:proofErr w:type="gramEnd"/>
      <w:r w:rsidR="00800F4E">
        <w:rPr>
          <w:noProof w:val="0"/>
        </w:rPr>
        <w:t xml:space="preserve"> </w:t>
      </w:r>
      <w:r w:rsidR="002A3378" w:rsidRPr="004F702C">
        <w:rPr>
          <w:noProof w:val="0"/>
        </w:rPr>
        <w:t>X</w:t>
      </w:r>
      <w:r w:rsidR="00800F4E">
        <w:rPr>
          <w:noProof w:val="0"/>
        </w:rPr>
        <w:t>.</w:t>
      </w:r>
      <w:r w:rsidR="002A3378" w:rsidRPr="004F702C">
        <w:rPr>
          <w:noProof w:val="0"/>
        </w:rPr>
        <w:t xml:space="preserve"> et al. A high-density microfluidic bioreactor for the automated manufacturing of CAR T cells. </w:t>
      </w:r>
      <w:r w:rsidR="002A3378" w:rsidRPr="004F702C">
        <w:rPr>
          <w:i/>
          <w:noProof w:val="0"/>
        </w:rPr>
        <w:t>Nat Biomed Eng</w:t>
      </w:r>
      <w:r w:rsidR="002A3378" w:rsidRPr="004F702C">
        <w:rPr>
          <w:noProof w:val="0"/>
        </w:rPr>
        <w:t xml:space="preserve">. </w:t>
      </w:r>
      <w:r w:rsidR="002A3378" w:rsidRPr="004F702C">
        <w:rPr>
          <w:b/>
          <w:noProof w:val="0"/>
        </w:rPr>
        <w:t>8</w:t>
      </w:r>
      <w:r w:rsidR="002A3378" w:rsidRPr="004F702C">
        <w:rPr>
          <w:noProof w:val="0"/>
        </w:rPr>
        <w:t xml:space="preserve"> (12), 1571-</w:t>
      </w:r>
      <w:r w:rsidR="00A61B54">
        <w:rPr>
          <w:noProof w:val="0"/>
        </w:rPr>
        <w:t>15</w:t>
      </w:r>
      <w:r w:rsidR="002A3378" w:rsidRPr="004F702C">
        <w:rPr>
          <w:noProof w:val="0"/>
        </w:rPr>
        <w:t>91 (2024).</w:t>
      </w:r>
    </w:p>
    <w:p w14:paraId="7BEC8686" w14:textId="5168A898" w:rsidR="002A3378" w:rsidRPr="004F702C" w:rsidRDefault="002A3378" w:rsidP="004F702C">
      <w:pPr>
        <w:pStyle w:val="EndNoteBibliography"/>
        <w:ind w:left="720" w:hanging="720"/>
        <w:rPr>
          <w:noProof w:val="0"/>
        </w:rPr>
      </w:pPr>
      <w:r w:rsidRPr="004F702C">
        <w:rPr>
          <w:noProof w:val="0"/>
        </w:rPr>
        <w:t>2.</w:t>
      </w:r>
      <w:r w:rsidRPr="004F702C">
        <w:rPr>
          <w:noProof w:val="0"/>
        </w:rPr>
        <w:tab/>
        <w:t>Administration USFaD. FDA Approves First Mesenchymal Stromal Cell Therapy to Treat Steroid-refractory Acute Graft-versus-host Disease.</w:t>
      </w:r>
      <w:r w:rsidR="00800F4E">
        <w:rPr>
          <w:noProof w:val="0"/>
        </w:rPr>
        <w:t xml:space="preserve"> (</w:t>
      </w:r>
      <w:r w:rsidRPr="004F702C">
        <w:rPr>
          <w:noProof w:val="0"/>
        </w:rPr>
        <w:t>2024</w:t>
      </w:r>
      <w:r w:rsidR="00800F4E">
        <w:rPr>
          <w:noProof w:val="0"/>
        </w:rPr>
        <w:t>)</w:t>
      </w:r>
      <w:r w:rsidRPr="004F702C">
        <w:rPr>
          <w:noProof w:val="0"/>
        </w:rPr>
        <w:t>.</w:t>
      </w:r>
    </w:p>
    <w:p w14:paraId="4230680E" w14:textId="285FD303" w:rsidR="002A3378" w:rsidRPr="004F702C" w:rsidRDefault="002A3378" w:rsidP="004F702C">
      <w:pPr>
        <w:pStyle w:val="EndNoteBibliography"/>
        <w:ind w:left="720" w:hanging="720"/>
        <w:rPr>
          <w:noProof w:val="0"/>
        </w:rPr>
      </w:pPr>
      <w:r w:rsidRPr="004F702C">
        <w:rPr>
          <w:noProof w:val="0"/>
        </w:rPr>
        <w:t>3.</w:t>
      </w:r>
      <w:r w:rsidRPr="004F702C">
        <w:rPr>
          <w:noProof w:val="0"/>
        </w:rPr>
        <w:tab/>
        <w:t>Thompson</w:t>
      </w:r>
      <w:r w:rsidR="00800F4E">
        <w:rPr>
          <w:noProof w:val="0"/>
        </w:rPr>
        <w:t xml:space="preserve">, </w:t>
      </w:r>
      <w:r w:rsidRPr="004F702C">
        <w:rPr>
          <w:noProof w:val="0"/>
        </w:rPr>
        <w:t xml:space="preserve"> B</w:t>
      </w:r>
      <w:r w:rsidR="00800F4E">
        <w:rPr>
          <w:noProof w:val="0"/>
        </w:rPr>
        <w:t xml:space="preserve">. </w:t>
      </w:r>
      <w:r w:rsidRPr="004F702C">
        <w:rPr>
          <w:noProof w:val="0"/>
        </w:rPr>
        <w:t>T</w:t>
      </w:r>
      <w:r w:rsidR="00800F4E">
        <w:rPr>
          <w:noProof w:val="0"/>
        </w:rPr>
        <w:t>.</w:t>
      </w:r>
      <w:r w:rsidRPr="004F702C">
        <w:rPr>
          <w:noProof w:val="0"/>
        </w:rPr>
        <w:t>, Chambers</w:t>
      </w:r>
      <w:r w:rsidR="00800F4E">
        <w:rPr>
          <w:noProof w:val="0"/>
        </w:rPr>
        <w:t>,</w:t>
      </w:r>
      <w:r w:rsidRPr="004F702C">
        <w:rPr>
          <w:noProof w:val="0"/>
        </w:rPr>
        <w:t xml:space="preserve"> R</w:t>
      </w:r>
      <w:r w:rsidR="00800F4E">
        <w:rPr>
          <w:noProof w:val="0"/>
        </w:rPr>
        <w:t xml:space="preserve">. </w:t>
      </w:r>
      <w:r w:rsidRPr="004F702C">
        <w:rPr>
          <w:noProof w:val="0"/>
        </w:rPr>
        <w:t>C</w:t>
      </w:r>
      <w:r w:rsidR="00800F4E">
        <w:rPr>
          <w:noProof w:val="0"/>
        </w:rPr>
        <w:t>.</w:t>
      </w:r>
      <w:r w:rsidRPr="004F702C">
        <w:rPr>
          <w:noProof w:val="0"/>
        </w:rPr>
        <w:t>, Liu</w:t>
      </w:r>
      <w:r w:rsidR="00800F4E">
        <w:rPr>
          <w:noProof w:val="0"/>
        </w:rPr>
        <w:t>,</w:t>
      </w:r>
      <w:r w:rsidRPr="004F702C">
        <w:rPr>
          <w:noProof w:val="0"/>
        </w:rPr>
        <w:t xml:space="preserve"> K</w:t>
      </w:r>
      <w:r w:rsidR="00800F4E">
        <w:rPr>
          <w:noProof w:val="0"/>
        </w:rPr>
        <w:t xml:space="preserve">. </w:t>
      </w:r>
      <w:r w:rsidRPr="004F702C">
        <w:rPr>
          <w:noProof w:val="0"/>
        </w:rPr>
        <w:t xml:space="preserve">D. Acute Respiratory Distress Syndrome. </w:t>
      </w:r>
      <w:r w:rsidRPr="004F702C">
        <w:rPr>
          <w:i/>
          <w:noProof w:val="0"/>
        </w:rPr>
        <w:t>N Engl J Med</w:t>
      </w:r>
      <w:r w:rsidRPr="004F702C">
        <w:rPr>
          <w:noProof w:val="0"/>
        </w:rPr>
        <w:t xml:space="preserve">. </w:t>
      </w:r>
      <w:r w:rsidRPr="004F702C">
        <w:rPr>
          <w:b/>
          <w:noProof w:val="0"/>
        </w:rPr>
        <w:t>377</w:t>
      </w:r>
      <w:r w:rsidRPr="004F702C">
        <w:rPr>
          <w:noProof w:val="0"/>
        </w:rPr>
        <w:t xml:space="preserve"> (6), 562-</w:t>
      </w:r>
      <w:r w:rsidR="00A61B54">
        <w:rPr>
          <w:noProof w:val="0"/>
        </w:rPr>
        <w:t>5</w:t>
      </w:r>
      <w:r w:rsidRPr="004F702C">
        <w:rPr>
          <w:noProof w:val="0"/>
        </w:rPr>
        <w:t>72 (2017).</w:t>
      </w:r>
    </w:p>
    <w:p w14:paraId="5191F2A2" w14:textId="3E6244AD" w:rsidR="002A3378" w:rsidRPr="004F702C" w:rsidRDefault="002A3378" w:rsidP="004F702C">
      <w:pPr>
        <w:pStyle w:val="EndNoteBibliography"/>
        <w:ind w:left="720" w:hanging="720"/>
        <w:rPr>
          <w:noProof w:val="0"/>
        </w:rPr>
      </w:pPr>
      <w:r w:rsidRPr="004F702C">
        <w:rPr>
          <w:noProof w:val="0"/>
        </w:rPr>
        <w:t>4.</w:t>
      </w:r>
      <w:r w:rsidRPr="004F702C">
        <w:rPr>
          <w:noProof w:val="0"/>
        </w:rPr>
        <w:tab/>
        <w:t>Torres Acosta</w:t>
      </w:r>
      <w:r w:rsidR="00800F4E">
        <w:rPr>
          <w:noProof w:val="0"/>
        </w:rPr>
        <w:t>,</w:t>
      </w:r>
      <w:r w:rsidRPr="004F702C">
        <w:rPr>
          <w:noProof w:val="0"/>
        </w:rPr>
        <w:t xml:space="preserve"> M</w:t>
      </w:r>
      <w:r w:rsidR="00800F4E">
        <w:rPr>
          <w:noProof w:val="0"/>
        </w:rPr>
        <w:t xml:space="preserve">. </w:t>
      </w:r>
      <w:r w:rsidRPr="004F702C">
        <w:rPr>
          <w:noProof w:val="0"/>
        </w:rPr>
        <w:t>A</w:t>
      </w:r>
      <w:r w:rsidR="00800F4E">
        <w:rPr>
          <w:noProof w:val="0"/>
        </w:rPr>
        <w:t>.</w:t>
      </w:r>
      <w:r w:rsidRPr="004F702C">
        <w:rPr>
          <w:noProof w:val="0"/>
        </w:rPr>
        <w:t>, Singer</w:t>
      </w:r>
      <w:r w:rsidR="00800F4E">
        <w:rPr>
          <w:noProof w:val="0"/>
        </w:rPr>
        <w:t>,</w:t>
      </w:r>
      <w:r w:rsidRPr="004F702C">
        <w:rPr>
          <w:noProof w:val="0"/>
        </w:rPr>
        <w:t xml:space="preserve"> B</w:t>
      </w:r>
      <w:r w:rsidR="00800F4E">
        <w:rPr>
          <w:noProof w:val="0"/>
        </w:rPr>
        <w:t xml:space="preserve">. </w:t>
      </w:r>
      <w:r w:rsidRPr="004F702C">
        <w:rPr>
          <w:noProof w:val="0"/>
        </w:rPr>
        <w:t xml:space="preserve">D. Pathogenesis of COVID-19-induced ARDS: implications for an ageing population. </w:t>
      </w:r>
      <w:r w:rsidRPr="004F702C">
        <w:rPr>
          <w:i/>
          <w:noProof w:val="0"/>
        </w:rPr>
        <w:t>Eur Respir J</w:t>
      </w:r>
      <w:r w:rsidRPr="004F702C">
        <w:rPr>
          <w:noProof w:val="0"/>
        </w:rPr>
        <w:t xml:space="preserve">. </w:t>
      </w:r>
      <w:r w:rsidRPr="004F702C">
        <w:rPr>
          <w:b/>
          <w:noProof w:val="0"/>
        </w:rPr>
        <w:t>56</w:t>
      </w:r>
      <w:r w:rsidRPr="004F702C">
        <w:rPr>
          <w:noProof w:val="0"/>
        </w:rPr>
        <w:t xml:space="preserve"> (3),</w:t>
      </w:r>
      <w:r w:rsidR="004F702C" w:rsidRPr="004F702C">
        <w:rPr>
          <w:noProof w:val="0"/>
        </w:rPr>
        <w:t xml:space="preserve"> </w:t>
      </w:r>
      <w:r w:rsidR="00D019A1">
        <w:rPr>
          <w:noProof w:val="0"/>
        </w:rPr>
        <w:t xml:space="preserve">200249 </w:t>
      </w:r>
      <w:r w:rsidRPr="004F702C">
        <w:rPr>
          <w:noProof w:val="0"/>
        </w:rPr>
        <w:t>(2020).</w:t>
      </w:r>
    </w:p>
    <w:p w14:paraId="571A5224" w14:textId="7302049C" w:rsidR="002A3378" w:rsidRPr="004F702C" w:rsidRDefault="002A3378" w:rsidP="004F702C">
      <w:pPr>
        <w:pStyle w:val="EndNoteBibliography"/>
        <w:ind w:left="720" w:hanging="720"/>
        <w:rPr>
          <w:noProof w:val="0"/>
        </w:rPr>
      </w:pPr>
      <w:r w:rsidRPr="004F702C">
        <w:rPr>
          <w:noProof w:val="0"/>
        </w:rPr>
        <w:t>5.</w:t>
      </w:r>
      <w:r w:rsidRPr="004F702C">
        <w:rPr>
          <w:noProof w:val="0"/>
        </w:rPr>
        <w:tab/>
        <w:t>Matthay</w:t>
      </w:r>
      <w:r w:rsidR="00D019A1">
        <w:rPr>
          <w:noProof w:val="0"/>
        </w:rPr>
        <w:t>,</w:t>
      </w:r>
      <w:r w:rsidRPr="004F702C">
        <w:rPr>
          <w:noProof w:val="0"/>
        </w:rPr>
        <w:t xml:space="preserve"> M</w:t>
      </w:r>
      <w:r w:rsidR="00D019A1">
        <w:rPr>
          <w:noProof w:val="0"/>
        </w:rPr>
        <w:t xml:space="preserve">. </w:t>
      </w:r>
      <w:r w:rsidRPr="004F702C">
        <w:rPr>
          <w:noProof w:val="0"/>
        </w:rPr>
        <w:t>A</w:t>
      </w:r>
      <w:r w:rsidR="00D019A1">
        <w:rPr>
          <w:noProof w:val="0"/>
        </w:rPr>
        <w:t>.</w:t>
      </w:r>
      <w:r w:rsidRPr="004F702C">
        <w:rPr>
          <w:noProof w:val="0"/>
        </w:rPr>
        <w:t xml:space="preserve"> et al. Acute respiratory distress syndrome. </w:t>
      </w:r>
      <w:r w:rsidRPr="004F702C">
        <w:rPr>
          <w:i/>
          <w:noProof w:val="0"/>
        </w:rPr>
        <w:t>Nat Rev Dis Primers</w:t>
      </w:r>
      <w:r w:rsidRPr="004F702C">
        <w:rPr>
          <w:noProof w:val="0"/>
        </w:rPr>
        <w:t xml:space="preserve">. </w:t>
      </w:r>
      <w:r w:rsidRPr="004F702C">
        <w:rPr>
          <w:b/>
          <w:noProof w:val="0"/>
        </w:rPr>
        <w:t>5</w:t>
      </w:r>
      <w:r w:rsidRPr="004F702C">
        <w:rPr>
          <w:noProof w:val="0"/>
        </w:rPr>
        <w:t xml:space="preserve"> (1), 18 (2019).</w:t>
      </w:r>
    </w:p>
    <w:p w14:paraId="67C35DDA" w14:textId="0FF9D224" w:rsidR="002A3378" w:rsidRPr="004F702C" w:rsidRDefault="002A3378" w:rsidP="004F702C">
      <w:pPr>
        <w:pStyle w:val="EndNoteBibliography"/>
        <w:ind w:left="720" w:hanging="720"/>
        <w:rPr>
          <w:noProof w:val="0"/>
        </w:rPr>
      </w:pPr>
      <w:r w:rsidRPr="004F702C">
        <w:rPr>
          <w:noProof w:val="0"/>
        </w:rPr>
        <w:t>6.</w:t>
      </w:r>
      <w:r w:rsidRPr="004F702C">
        <w:rPr>
          <w:noProof w:val="0"/>
        </w:rPr>
        <w:tab/>
        <w:t>Kidd</w:t>
      </w:r>
      <w:r w:rsidR="00D019A1">
        <w:rPr>
          <w:noProof w:val="0"/>
        </w:rPr>
        <w:t>,</w:t>
      </w:r>
      <w:r w:rsidRPr="004F702C">
        <w:rPr>
          <w:noProof w:val="0"/>
        </w:rPr>
        <w:t xml:space="preserve"> S</w:t>
      </w:r>
      <w:r w:rsidR="00D019A1">
        <w:rPr>
          <w:noProof w:val="0"/>
        </w:rPr>
        <w:t>.</w:t>
      </w:r>
      <w:r w:rsidRPr="004F702C">
        <w:rPr>
          <w:noProof w:val="0"/>
        </w:rPr>
        <w:t xml:space="preserve"> et al. Direct evidence of mesenchymal stem cell tropism for tumor and wounding </w:t>
      </w:r>
      <w:r w:rsidRPr="004F702C">
        <w:rPr>
          <w:noProof w:val="0"/>
        </w:rPr>
        <w:lastRenderedPageBreak/>
        <w:t xml:space="preserve">microenvironments using </w:t>
      </w:r>
      <w:r w:rsidRPr="00BF340A">
        <w:rPr>
          <w:i/>
          <w:iCs/>
          <w:noProof w:val="0"/>
        </w:rPr>
        <w:t>in vivo</w:t>
      </w:r>
      <w:r w:rsidRPr="004F702C">
        <w:rPr>
          <w:noProof w:val="0"/>
        </w:rPr>
        <w:t xml:space="preserve"> bioluminescent imaging. </w:t>
      </w:r>
      <w:r w:rsidRPr="004F702C">
        <w:rPr>
          <w:i/>
          <w:noProof w:val="0"/>
        </w:rPr>
        <w:t>Stem Cells</w:t>
      </w:r>
      <w:r w:rsidRPr="004F702C">
        <w:rPr>
          <w:noProof w:val="0"/>
        </w:rPr>
        <w:t xml:space="preserve">. </w:t>
      </w:r>
      <w:r w:rsidRPr="004F702C">
        <w:rPr>
          <w:b/>
          <w:noProof w:val="0"/>
        </w:rPr>
        <w:t>27</w:t>
      </w:r>
      <w:r w:rsidRPr="004F702C">
        <w:rPr>
          <w:noProof w:val="0"/>
        </w:rPr>
        <w:t xml:space="preserve"> (10), 2614-</w:t>
      </w:r>
      <w:r w:rsidR="00BF340A">
        <w:rPr>
          <w:noProof w:val="0"/>
        </w:rPr>
        <w:t>26</w:t>
      </w:r>
      <w:r w:rsidRPr="004F702C">
        <w:rPr>
          <w:noProof w:val="0"/>
        </w:rPr>
        <w:t>23 (2009).</w:t>
      </w:r>
    </w:p>
    <w:p w14:paraId="1C67B93E" w14:textId="4199D270" w:rsidR="002A3378" w:rsidRPr="004F702C" w:rsidRDefault="002A3378" w:rsidP="004F702C">
      <w:pPr>
        <w:pStyle w:val="EndNoteBibliography"/>
        <w:ind w:left="720" w:hanging="720"/>
        <w:rPr>
          <w:noProof w:val="0"/>
        </w:rPr>
      </w:pPr>
      <w:r w:rsidRPr="004F702C">
        <w:rPr>
          <w:noProof w:val="0"/>
        </w:rPr>
        <w:t>7.</w:t>
      </w:r>
      <w:r w:rsidRPr="004F702C">
        <w:rPr>
          <w:noProof w:val="0"/>
        </w:rPr>
        <w:tab/>
        <w:t>Gnecchi</w:t>
      </w:r>
      <w:r w:rsidR="00C97FD4">
        <w:rPr>
          <w:noProof w:val="0"/>
        </w:rPr>
        <w:t>,</w:t>
      </w:r>
      <w:r w:rsidRPr="004F702C">
        <w:rPr>
          <w:noProof w:val="0"/>
        </w:rPr>
        <w:t xml:space="preserve"> M</w:t>
      </w:r>
      <w:r w:rsidR="00C97FD4">
        <w:rPr>
          <w:noProof w:val="0"/>
        </w:rPr>
        <w:t>.</w:t>
      </w:r>
      <w:r w:rsidRPr="004F702C">
        <w:rPr>
          <w:noProof w:val="0"/>
        </w:rPr>
        <w:t xml:space="preserve"> et al. Evidence supporting paracrine hypothesis for Akt-modified mesenchymal stem cell-mediated cardiac protection and functional improvement. </w:t>
      </w:r>
      <w:r w:rsidRPr="004F702C">
        <w:rPr>
          <w:i/>
          <w:noProof w:val="0"/>
        </w:rPr>
        <w:t>FASEB J</w:t>
      </w:r>
      <w:r w:rsidRPr="004F702C">
        <w:rPr>
          <w:noProof w:val="0"/>
        </w:rPr>
        <w:t xml:space="preserve">. </w:t>
      </w:r>
      <w:r w:rsidRPr="004F702C">
        <w:rPr>
          <w:b/>
          <w:noProof w:val="0"/>
        </w:rPr>
        <w:t>20</w:t>
      </w:r>
      <w:r w:rsidRPr="004F702C">
        <w:rPr>
          <w:noProof w:val="0"/>
        </w:rPr>
        <w:t xml:space="preserve"> (6), 661-</w:t>
      </w:r>
      <w:r w:rsidR="002C4A9A">
        <w:rPr>
          <w:noProof w:val="0"/>
        </w:rPr>
        <w:t>66</w:t>
      </w:r>
      <w:r w:rsidRPr="004F702C">
        <w:rPr>
          <w:noProof w:val="0"/>
        </w:rPr>
        <w:t>9 (2006).</w:t>
      </w:r>
    </w:p>
    <w:p w14:paraId="2207A788" w14:textId="60533469" w:rsidR="002A3378" w:rsidRPr="004F702C" w:rsidRDefault="002A3378" w:rsidP="004F702C">
      <w:pPr>
        <w:pStyle w:val="EndNoteBibliography"/>
        <w:ind w:left="720" w:hanging="720"/>
        <w:rPr>
          <w:noProof w:val="0"/>
        </w:rPr>
      </w:pPr>
      <w:r w:rsidRPr="004F702C">
        <w:rPr>
          <w:noProof w:val="0"/>
        </w:rPr>
        <w:t>8.</w:t>
      </w:r>
      <w:r w:rsidRPr="004F702C">
        <w:rPr>
          <w:noProof w:val="0"/>
        </w:rPr>
        <w:tab/>
        <w:t>Doron</w:t>
      </w:r>
      <w:r w:rsidR="00C97FD4">
        <w:rPr>
          <w:noProof w:val="0"/>
        </w:rPr>
        <w:t>,</w:t>
      </w:r>
      <w:r w:rsidRPr="004F702C">
        <w:rPr>
          <w:noProof w:val="0"/>
        </w:rPr>
        <w:t xml:space="preserve"> G</w:t>
      </w:r>
      <w:r w:rsidR="00C97FD4">
        <w:rPr>
          <w:noProof w:val="0"/>
        </w:rPr>
        <w:t>.</w:t>
      </w:r>
      <w:r w:rsidRPr="004F702C">
        <w:rPr>
          <w:noProof w:val="0"/>
        </w:rPr>
        <w:t>, Temenoff</w:t>
      </w:r>
      <w:r w:rsidR="00C97FD4">
        <w:rPr>
          <w:noProof w:val="0"/>
        </w:rPr>
        <w:t>,</w:t>
      </w:r>
      <w:r w:rsidRPr="004F702C">
        <w:rPr>
          <w:noProof w:val="0"/>
        </w:rPr>
        <w:t xml:space="preserve"> J</w:t>
      </w:r>
      <w:r w:rsidR="00C97FD4">
        <w:rPr>
          <w:noProof w:val="0"/>
        </w:rPr>
        <w:t xml:space="preserve">. </w:t>
      </w:r>
      <w:r w:rsidRPr="004F702C">
        <w:rPr>
          <w:noProof w:val="0"/>
        </w:rPr>
        <w:t xml:space="preserve">S. Culture Substrates for Improved Manufacture of Mesenchymal Stromal Cell Therapies. </w:t>
      </w:r>
      <w:r w:rsidRPr="004F702C">
        <w:rPr>
          <w:i/>
          <w:noProof w:val="0"/>
        </w:rPr>
        <w:t>Adv Healthc Mater</w:t>
      </w:r>
      <w:r w:rsidRPr="004F702C">
        <w:rPr>
          <w:noProof w:val="0"/>
        </w:rPr>
        <w:t xml:space="preserve">. </w:t>
      </w:r>
      <w:r w:rsidRPr="004F702C">
        <w:rPr>
          <w:b/>
          <w:noProof w:val="0"/>
        </w:rPr>
        <w:t>10</w:t>
      </w:r>
      <w:r w:rsidRPr="004F702C">
        <w:rPr>
          <w:noProof w:val="0"/>
        </w:rPr>
        <w:t xml:space="preserve"> (15), e2100016 (2021).</w:t>
      </w:r>
    </w:p>
    <w:p w14:paraId="631CA1EA" w14:textId="73E85073" w:rsidR="002A3378" w:rsidRPr="004F702C" w:rsidRDefault="002A3378" w:rsidP="004F702C">
      <w:pPr>
        <w:pStyle w:val="EndNoteBibliography"/>
        <w:ind w:left="720" w:hanging="720"/>
        <w:rPr>
          <w:noProof w:val="0"/>
        </w:rPr>
      </w:pPr>
      <w:r w:rsidRPr="004F702C">
        <w:rPr>
          <w:noProof w:val="0"/>
        </w:rPr>
        <w:t>9.</w:t>
      </w:r>
      <w:r w:rsidRPr="004F702C">
        <w:rPr>
          <w:noProof w:val="0"/>
        </w:rPr>
        <w:tab/>
        <w:t>Noronha</w:t>
      </w:r>
      <w:r w:rsidR="00C97FD4">
        <w:rPr>
          <w:noProof w:val="0"/>
        </w:rPr>
        <w:t>,</w:t>
      </w:r>
      <w:r w:rsidRPr="004F702C">
        <w:rPr>
          <w:noProof w:val="0"/>
        </w:rPr>
        <w:t xml:space="preserve"> N</w:t>
      </w:r>
      <w:r w:rsidR="00C97FD4">
        <w:rPr>
          <w:noProof w:val="0"/>
        </w:rPr>
        <w:t xml:space="preserve">. </w:t>
      </w:r>
      <w:r w:rsidRPr="004F702C">
        <w:rPr>
          <w:noProof w:val="0"/>
        </w:rPr>
        <w:t>C</w:t>
      </w:r>
      <w:r w:rsidR="00C97FD4">
        <w:rPr>
          <w:noProof w:val="0"/>
        </w:rPr>
        <w:t>.</w:t>
      </w:r>
      <w:r w:rsidRPr="004F702C">
        <w:rPr>
          <w:noProof w:val="0"/>
        </w:rPr>
        <w:t xml:space="preserve"> et al. Priming approaches to improve the efficacy of mesenchymal stromal cell-based therapies. </w:t>
      </w:r>
      <w:r w:rsidRPr="004F702C">
        <w:rPr>
          <w:i/>
          <w:noProof w:val="0"/>
        </w:rPr>
        <w:t>Stem Cell Res Ther</w:t>
      </w:r>
      <w:r w:rsidRPr="004F702C">
        <w:rPr>
          <w:noProof w:val="0"/>
        </w:rPr>
        <w:t xml:space="preserve">. </w:t>
      </w:r>
      <w:r w:rsidRPr="004F702C">
        <w:rPr>
          <w:b/>
          <w:noProof w:val="0"/>
        </w:rPr>
        <w:t>10</w:t>
      </w:r>
      <w:r w:rsidRPr="004F702C">
        <w:rPr>
          <w:noProof w:val="0"/>
        </w:rPr>
        <w:t xml:space="preserve"> (1), 131 (2019).</w:t>
      </w:r>
    </w:p>
    <w:p w14:paraId="79B80B2F" w14:textId="0D22CF86" w:rsidR="002A3378" w:rsidRPr="004F702C" w:rsidRDefault="002A3378" w:rsidP="004F702C">
      <w:pPr>
        <w:pStyle w:val="EndNoteBibliography"/>
        <w:ind w:left="720" w:hanging="720"/>
        <w:rPr>
          <w:noProof w:val="0"/>
        </w:rPr>
      </w:pPr>
      <w:r w:rsidRPr="004F702C">
        <w:rPr>
          <w:noProof w:val="0"/>
        </w:rPr>
        <w:t>10.</w:t>
      </w:r>
      <w:r w:rsidRPr="004F702C">
        <w:rPr>
          <w:noProof w:val="0"/>
        </w:rPr>
        <w:tab/>
        <w:t>Hezam</w:t>
      </w:r>
      <w:r w:rsidR="001B270D">
        <w:rPr>
          <w:noProof w:val="0"/>
        </w:rPr>
        <w:t>,</w:t>
      </w:r>
      <w:r w:rsidRPr="004F702C">
        <w:rPr>
          <w:noProof w:val="0"/>
        </w:rPr>
        <w:t xml:space="preserve"> K</w:t>
      </w:r>
      <w:r w:rsidR="001B270D">
        <w:rPr>
          <w:noProof w:val="0"/>
        </w:rPr>
        <w:t>.</w:t>
      </w:r>
      <w:r w:rsidRPr="004F702C">
        <w:rPr>
          <w:noProof w:val="0"/>
        </w:rPr>
        <w:t xml:space="preserve"> et al. Superior protective effects of PGE2 priming mesenchymal stem cells against LPS-induced acute lung injury (ALI) through macrophage immunomodulation. </w:t>
      </w:r>
      <w:r w:rsidRPr="004F702C">
        <w:rPr>
          <w:i/>
          <w:noProof w:val="0"/>
        </w:rPr>
        <w:t>Stem Cell Res Ther</w:t>
      </w:r>
      <w:r w:rsidRPr="004F702C">
        <w:rPr>
          <w:noProof w:val="0"/>
        </w:rPr>
        <w:t xml:space="preserve">. </w:t>
      </w:r>
      <w:r w:rsidRPr="004F702C">
        <w:rPr>
          <w:b/>
          <w:noProof w:val="0"/>
        </w:rPr>
        <w:t>14</w:t>
      </w:r>
      <w:r w:rsidRPr="004F702C">
        <w:rPr>
          <w:noProof w:val="0"/>
        </w:rPr>
        <w:t xml:space="preserve"> (1), 48 (2023).</w:t>
      </w:r>
    </w:p>
    <w:p w14:paraId="0E14C069" w14:textId="7FA7A461" w:rsidR="002A3378" w:rsidRPr="004F702C" w:rsidRDefault="002A3378" w:rsidP="004F702C">
      <w:pPr>
        <w:pStyle w:val="EndNoteBibliography"/>
        <w:ind w:left="720" w:hanging="720"/>
        <w:rPr>
          <w:noProof w:val="0"/>
        </w:rPr>
      </w:pPr>
      <w:r w:rsidRPr="004F702C">
        <w:rPr>
          <w:noProof w:val="0"/>
        </w:rPr>
        <w:t>11.</w:t>
      </w:r>
      <w:r w:rsidRPr="004F702C">
        <w:rPr>
          <w:noProof w:val="0"/>
        </w:rPr>
        <w:tab/>
        <w:t>Zhang</w:t>
      </w:r>
      <w:r w:rsidR="001B270D">
        <w:rPr>
          <w:noProof w:val="0"/>
        </w:rPr>
        <w:t>,</w:t>
      </w:r>
      <w:r w:rsidRPr="004F702C">
        <w:rPr>
          <w:noProof w:val="0"/>
        </w:rPr>
        <w:t xml:space="preserve"> X</w:t>
      </w:r>
      <w:r w:rsidR="001B270D">
        <w:rPr>
          <w:noProof w:val="0"/>
        </w:rPr>
        <w:t>.</w:t>
      </w:r>
      <w:r w:rsidRPr="004F702C">
        <w:rPr>
          <w:noProof w:val="0"/>
        </w:rPr>
        <w:t xml:space="preserve"> et al. Mesenchymal stromal cells alleviate acute respiratory distress syndrome through the cholinergic anti-inflammatory pathway. </w:t>
      </w:r>
      <w:r w:rsidRPr="004F702C">
        <w:rPr>
          <w:i/>
          <w:noProof w:val="0"/>
        </w:rPr>
        <w:t>Signal Transduct Target Ther</w:t>
      </w:r>
      <w:r w:rsidRPr="004F702C">
        <w:rPr>
          <w:noProof w:val="0"/>
        </w:rPr>
        <w:t xml:space="preserve">. </w:t>
      </w:r>
      <w:r w:rsidRPr="004F702C">
        <w:rPr>
          <w:b/>
          <w:noProof w:val="0"/>
        </w:rPr>
        <w:t>7</w:t>
      </w:r>
      <w:r w:rsidRPr="004F702C">
        <w:rPr>
          <w:noProof w:val="0"/>
        </w:rPr>
        <w:t xml:space="preserve"> (1), 307 (2022).</w:t>
      </w:r>
    </w:p>
    <w:p w14:paraId="26D3BB44" w14:textId="1437FF86" w:rsidR="002A3378" w:rsidRPr="004F702C" w:rsidRDefault="002A3378" w:rsidP="004F702C">
      <w:pPr>
        <w:pStyle w:val="EndNoteBibliography"/>
        <w:ind w:left="720" w:hanging="720"/>
        <w:rPr>
          <w:noProof w:val="0"/>
        </w:rPr>
      </w:pPr>
      <w:r w:rsidRPr="004F702C">
        <w:rPr>
          <w:noProof w:val="0"/>
        </w:rPr>
        <w:t>12.</w:t>
      </w:r>
      <w:r w:rsidRPr="004F702C">
        <w:rPr>
          <w:noProof w:val="0"/>
        </w:rPr>
        <w:tab/>
      </w:r>
      <w:r w:rsidR="00D46935" w:rsidRPr="00D46935">
        <w:rPr>
          <w:noProof w:val="0"/>
        </w:rPr>
        <w:t>Mesoblast, Inc.</w:t>
      </w:r>
      <w:r w:rsidR="00D46935">
        <w:rPr>
          <w:noProof w:val="0"/>
        </w:rPr>
        <w:t xml:space="preserve"> </w:t>
      </w:r>
      <w:r w:rsidRPr="004F702C">
        <w:rPr>
          <w:noProof w:val="0"/>
        </w:rPr>
        <w:t xml:space="preserve">Ltd. Full Prescribing Information - Ryoncil. </w:t>
      </w:r>
      <w:r w:rsidR="00C17EF7" w:rsidRPr="00C17EF7">
        <w:rPr>
          <w:noProof w:val="0"/>
        </w:rPr>
        <w:t>chrome-extension://efaidnbmnnnibpcajpcglclefindmkaj/https://www.ryoncil.com/pdfs/prescribing-information.pdf</w:t>
      </w:r>
      <w:r w:rsidR="00C17EF7">
        <w:rPr>
          <w:noProof w:val="0"/>
        </w:rPr>
        <w:t xml:space="preserve"> (</w:t>
      </w:r>
      <w:r w:rsidRPr="004F702C">
        <w:rPr>
          <w:noProof w:val="0"/>
        </w:rPr>
        <w:t>2024</w:t>
      </w:r>
      <w:r w:rsidR="00C17EF7">
        <w:rPr>
          <w:noProof w:val="0"/>
        </w:rPr>
        <w:t>)</w:t>
      </w:r>
      <w:r w:rsidRPr="004F702C">
        <w:rPr>
          <w:noProof w:val="0"/>
        </w:rPr>
        <w:t>.</w:t>
      </w:r>
    </w:p>
    <w:p w14:paraId="2C1BCB47" w14:textId="48656923" w:rsidR="002A3378" w:rsidRPr="004F702C" w:rsidRDefault="002A3378" w:rsidP="004F702C">
      <w:pPr>
        <w:pStyle w:val="EndNoteBibliography"/>
        <w:ind w:left="720" w:hanging="720"/>
        <w:rPr>
          <w:noProof w:val="0"/>
        </w:rPr>
      </w:pPr>
      <w:r w:rsidRPr="004F702C">
        <w:rPr>
          <w:noProof w:val="0"/>
        </w:rPr>
        <w:t>13.</w:t>
      </w:r>
      <w:r w:rsidRPr="004F702C">
        <w:rPr>
          <w:noProof w:val="0"/>
        </w:rPr>
        <w:tab/>
        <w:t>Kumar</w:t>
      </w:r>
      <w:r w:rsidR="00C17EF7">
        <w:rPr>
          <w:noProof w:val="0"/>
        </w:rPr>
        <w:t>,</w:t>
      </w:r>
      <w:r w:rsidRPr="004F702C">
        <w:rPr>
          <w:noProof w:val="0"/>
        </w:rPr>
        <w:t xml:space="preserve"> A</w:t>
      </w:r>
      <w:r w:rsidR="00C17EF7">
        <w:rPr>
          <w:noProof w:val="0"/>
        </w:rPr>
        <w:t>.</w:t>
      </w:r>
      <w:r w:rsidRPr="004F702C">
        <w:rPr>
          <w:noProof w:val="0"/>
        </w:rPr>
        <w:t>, Starly</w:t>
      </w:r>
      <w:r w:rsidR="00C17EF7">
        <w:rPr>
          <w:noProof w:val="0"/>
        </w:rPr>
        <w:t>,</w:t>
      </w:r>
      <w:r w:rsidRPr="004F702C">
        <w:rPr>
          <w:noProof w:val="0"/>
        </w:rPr>
        <w:t xml:space="preserve"> B. Large scale industrialized cell expansion: producing the critical raw material for biofabrication processes. </w:t>
      </w:r>
      <w:r w:rsidRPr="004F702C">
        <w:rPr>
          <w:i/>
          <w:noProof w:val="0"/>
        </w:rPr>
        <w:t>Biofabrication</w:t>
      </w:r>
      <w:r w:rsidRPr="004F702C">
        <w:rPr>
          <w:noProof w:val="0"/>
        </w:rPr>
        <w:t xml:space="preserve">. </w:t>
      </w:r>
      <w:r w:rsidRPr="004F702C">
        <w:rPr>
          <w:b/>
          <w:noProof w:val="0"/>
        </w:rPr>
        <w:t>7</w:t>
      </w:r>
      <w:r w:rsidRPr="004F702C">
        <w:rPr>
          <w:noProof w:val="0"/>
        </w:rPr>
        <w:t xml:space="preserve"> (4), 044103 (2015).</w:t>
      </w:r>
    </w:p>
    <w:p w14:paraId="09E100EA" w14:textId="4113765C" w:rsidR="002A3378" w:rsidRPr="004F702C" w:rsidRDefault="002A3378" w:rsidP="004F702C">
      <w:pPr>
        <w:pStyle w:val="EndNoteBibliography"/>
        <w:ind w:left="720" w:hanging="720"/>
        <w:rPr>
          <w:noProof w:val="0"/>
        </w:rPr>
      </w:pPr>
      <w:r w:rsidRPr="004F702C">
        <w:rPr>
          <w:noProof w:val="0"/>
        </w:rPr>
        <w:t>14.</w:t>
      </w:r>
      <w:r w:rsidRPr="004F702C">
        <w:rPr>
          <w:noProof w:val="0"/>
        </w:rPr>
        <w:tab/>
        <w:t>Rennerfeldt</w:t>
      </w:r>
      <w:r w:rsidR="00C17EF7">
        <w:rPr>
          <w:noProof w:val="0"/>
        </w:rPr>
        <w:t>,</w:t>
      </w:r>
      <w:r w:rsidRPr="004F702C">
        <w:rPr>
          <w:noProof w:val="0"/>
        </w:rPr>
        <w:t xml:space="preserve"> D</w:t>
      </w:r>
      <w:r w:rsidR="00C17EF7">
        <w:rPr>
          <w:noProof w:val="0"/>
        </w:rPr>
        <w:t>.</w:t>
      </w:r>
      <w:r w:rsidR="002C4A9A">
        <w:rPr>
          <w:noProof w:val="0"/>
        </w:rPr>
        <w:t xml:space="preserve"> </w:t>
      </w:r>
      <w:r w:rsidRPr="004F702C">
        <w:rPr>
          <w:noProof w:val="0"/>
        </w:rPr>
        <w:t>A</w:t>
      </w:r>
      <w:r w:rsidR="00C17EF7">
        <w:rPr>
          <w:noProof w:val="0"/>
        </w:rPr>
        <w:t>.</w:t>
      </w:r>
      <w:r w:rsidRPr="004F702C">
        <w:rPr>
          <w:noProof w:val="0"/>
        </w:rPr>
        <w:t>, Raminhos</w:t>
      </w:r>
      <w:r w:rsidR="00C17EF7">
        <w:rPr>
          <w:noProof w:val="0"/>
        </w:rPr>
        <w:t>,</w:t>
      </w:r>
      <w:r w:rsidRPr="004F702C">
        <w:rPr>
          <w:noProof w:val="0"/>
        </w:rPr>
        <w:t xml:space="preserve"> J</w:t>
      </w:r>
      <w:r w:rsidR="00C17EF7">
        <w:rPr>
          <w:noProof w:val="0"/>
        </w:rPr>
        <w:t>.</w:t>
      </w:r>
      <w:r w:rsidR="002C4A9A">
        <w:rPr>
          <w:noProof w:val="0"/>
        </w:rPr>
        <w:t xml:space="preserve"> </w:t>
      </w:r>
      <w:r w:rsidRPr="004F702C">
        <w:rPr>
          <w:noProof w:val="0"/>
        </w:rPr>
        <w:t>S</w:t>
      </w:r>
      <w:r w:rsidR="00C17EF7">
        <w:rPr>
          <w:noProof w:val="0"/>
        </w:rPr>
        <w:t>.</w:t>
      </w:r>
      <w:r w:rsidRPr="004F702C">
        <w:rPr>
          <w:noProof w:val="0"/>
        </w:rPr>
        <w:t>, Leff</w:t>
      </w:r>
      <w:r w:rsidR="00C17EF7">
        <w:rPr>
          <w:noProof w:val="0"/>
        </w:rPr>
        <w:t>,</w:t>
      </w:r>
      <w:r w:rsidRPr="004F702C">
        <w:rPr>
          <w:noProof w:val="0"/>
        </w:rPr>
        <w:t xml:space="preserve"> S</w:t>
      </w:r>
      <w:r w:rsidR="00C17EF7">
        <w:rPr>
          <w:noProof w:val="0"/>
        </w:rPr>
        <w:t xml:space="preserve">. </w:t>
      </w:r>
      <w:r w:rsidRPr="004F702C">
        <w:rPr>
          <w:noProof w:val="0"/>
        </w:rPr>
        <w:t>M</w:t>
      </w:r>
      <w:r w:rsidR="00C17EF7">
        <w:rPr>
          <w:noProof w:val="0"/>
        </w:rPr>
        <w:t>.</w:t>
      </w:r>
      <w:r w:rsidRPr="004F702C">
        <w:rPr>
          <w:noProof w:val="0"/>
        </w:rPr>
        <w:t>, Manning</w:t>
      </w:r>
      <w:r w:rsidR="00C17EF7">
        <w:rPr>
          <w:noProof w:val="0"/>
        </w:rPr>
        <w:t>,</w:t>
      </w:r>
      <w:r w:rsidRPr="004F702C">
        <w:rPr>
          <w:noProof w:val="0"/>
        </w:rPr>
        <w:t xml:space="preserve"> P</w:t>
      </w:r>
      <w:r w:rsidR="00C17EF7">
        <w:rPr>
          <w:noProof w:val="0"/>
        </w:rPr>
        <w:t>.</w:t>
      </w:r>
      <w:r w:rsidRPr="004F702C">
        <w:rPr>
          <w:noProof w:val="0"/>
        </w:rPr>
        <w:t>, Van Vliet</w:t>
      </w:r>
      <w:r w:rsidR="00C17EF7">
        <w:rPr>
          <w:noProof w:val="0"/>
        </w:rPr>
        <w:t>,</w:t>
      </w:r>
      <w:r w:rsidRPr="004F702C">
        <w:rPr>
          <w:noProof w:val="0"/>
        </w:rPr>
        <w:t xml:space="preserve"> K</w:t>
      </w:r>
      <w:r w:rsidR="00C17EF7">
        <w:rPr>
          <w:noProof w:val="0"/>
        </w:rPr>
        <w:t xml:space="preserve">. </w:t>
      </w:r>
      <w:r w:rsidRPr="004F702C">
        <w:rPr>
          <w:noProof w:val="0"/>
        </w:rPr>
        <w:t xml:space="preserve">J. Emergent heterogeneity in putative mesenchymal stem cell colonies: Single-cell time lapsed analysis. </w:t>
      </w:r>
      <w:r w:rsidRPr="004F702C">
        <w:rPr>
          <w:i/>
          <w:noProof w:val="0"/>
        </w:rPr>
        <w:t>PLoS One</w:t>
      </w:r>
      <w:r w:rsidRPr="004F702C">
        <w:rPr>
          <w:noProof w:val="0"/>
        </w:rPr>
        <w:t xml:space="preserve">. </w:t>
      </w:r>
      <w:r w:rsidRPr="004F702C">
        <w:rPr>
          <w:b/>
          <w:noProof w:val="0"/>
        </w:rPr>
        <w:t>14</w:t>
      </w:r>
      <w:r w:rsidRPr="004F702C">
        <w:rPr>
          <w:noProof w:val="0"/>
        </w:rPr>
        <w:t xml:space="preserve"> (4), e0213452 (2019).</w:t>
      </w:r>
    </w:p>
    <w:p w14:paraId="38BE436A" w14:textId="153F243A" w:rsidR="002A3378" w:rsidRPr="004F702C" w:rsidRDefault="002A3378" w:rsidP="004F702C">
      <w:pPr>
        <w:pStyle w:val="EndNoteBibliography"/>
        <w:ind w:left="720" w:hanging="720"/>
        <w:rPr>
          <w:noProof w:val="0"/>
        </w:rPr>
      </w:pPr>
      <w:r w:rsidRPr="004F702C">
        <w:rPr>
          <w:noProof w:val="0"/>
        </w:rPr>
        <w:t>15.</w:t>
      </w:r>
      <w:r w:rsidRPr="004F702C">
        <w:rPr>
          <w:noProof w:val="0"/>
        </w:rPr>
        <w:tab/>
        <w:t>Mets</w:t>
      </w:r>
      <w:r w:rsidR="00C17EF7">
        <w:rPr>
          <w:noProof w:val="0"/>
        </w:rPr>
        <w:t>,</w:t>
      </w:r>
      <w:r w:rsidRPr="004F702C">
        <w:rPr>
          <w:noProof w:val="0"/>
        </w:rPr>
        <w:t xml:space="preserve"> T</w:t>
      </w:r>
      <w:r w:rsidR="00C17EF7">
        <w:rPr>
          <w:noProof w:val="0"/>
        </w:rPr>
        <w:t>.</w:t>
      </w:r>
      <w:r w:rsidRPr="004F702C">
        <w:rPr>
          <w:noProof w:val="0"/>
        </w:rPr>
        <w:t>,</w:t>
      </w:r>
      <w:r w:rsidR="00C17EF7">
        <w:rPr>
          <w:noProof w:val="0"/>
        </w:rPr>
        <w:t xml:space="preserve"> </w:t>
      </w:r>
      <w:r w:rsidRPr="004F702C">
        <w:rPr>
          <w:noProof w:val="0"/>
        </w:rPr>
        <w:t xml:space="preserve">Verdonk, G. </w:t>
      </w:r>
      <w:r w:rsidRPr="00C17EF7">
        <w:rPr>
          <w:i/>
          <w:iCs/>
          <w:noProof w:val="0"/>
        </w:rPr>
        <w:t>In Vitro</w:t>
      </w:r>
      <w:r w:rsidRPr="004F702C">
        <w:rPr>
          <w:noProof w:val="0"/>
        </w:rPr>
        <w:t xml:space="preserve"> Aging of Human Bone Marrow Derived Stromal Cells. </w:t>
      </w:r>
      <w:r w:rsidRPr="004F702C">
        <w:rPr>
          <w:i/>
          <w:noProof w:val="0"/>
        </w:rPr>
        <w:t>Mech Ageing Dev</w:t>
      </w:r>
      <w:r w:rsidRPr="004F702C">
        <w:rPr>
          <w:noProof w:val="0"/>
        </w:rPr>
        <w:t xml:space="preserve">. </w:t>
      </w:r>
      <w:r w:rsidRPr="004F702C">
        <w:rPr>
          <w:b/>
          <w:noProof w:val="0"/>
        </w:rPr>
        <w:t>16</w:t>
      </w:r>
      <w:r w:rsidRPr="004F702C">
        <w:rPr>
          <w:noProof w:val="0"/>
        </w:rPr>
        <w:t>, 81-</w:t>
      </w:r>
      <w:r w:rsidR="002C4A9A">
        <w:rPr>
          <w:noProof w:val="0"/>
        </w:rPr>
        <w:t>8</w:t>
      </w:r>
      <w:r w:rsidRPr="004F702C">
        <w:rPr>
          <w:noProof w:val="0"/>
        </w:rPr>
        <w:t>9 (1981).</w:t>
      </w:r>
    </w:p>
    <w:p w14:paraId="39CD94B2" w14:textId="2AFB0D79" w:rsidR="002A3378" w:rsidRPr="004F702C" w:rsidRDefault="002A3378" w:rsidP="004F702C">
      <w:pPr>
        <w:pStyle w:val="EndNoteBibliography"/>
        <w:ind w:left="720" w:hanging="720"/>
        <w:rPr>
          <w:noProof w:val="0"/>
        </w:rPr>
      </w:pPr>
      <w:r w:rsidRPr="004F702C">
        <w:rPr>
          <w:noProof w:val="0"/>
        </w:rPr>
        <w:t>16.</w:t>
      </w:r>
      <w:r w:rsidRPr="004F702C">
        <w:rPr>
          <w:noProof w:val="0"/>
        </w:rPr>
        <w:tab/>
      </w:r>
      <w:r w:rsidR="004352EE" w:rsidRPr="004352EE">
        <w:rPr>
          <w:noProof w:val="0"/>
        </w:rPr>
        <w:t>Colter</w:t>
      </w:r>
      <w:r w:rsidR="004352EE">
        <w:rPr>
          <w:noProof w:val="0"/>
        </w:rPr>
        <w:t>,</w:t>
      </w:r>
      <w:r w:rsidR="004352EE" w:rsidRPr="004352EE">
        <w:rPr>
          <w:noProof w:val="0"/>
        </w:rPr>
        <w:t xml:space="preserve"> D</w:t>
      </w:r>
      <w:r w:rsidR="004352EE">
        <w:rPr>
          <w:noProof w:val="0"/>
        </w:rPr>
        <w:t xml:space="preserve">. </w:t>
      </w:r>
      <w:r w:rsidR="004352EE" w:rsidRPr="004352EE">
        <w:rPr>
          <w:noProof w:val="0"/>
        </w:rPr>
        <w:t>C</w:t>
      </w:r>
      <w:r w:rsidR="004352EE">
        <w:rPr>
          <w:noProof w:val="0"/>
        </w:rPr>
        <w:t>.</w:t>
      </w:r>
      <w:r w:rsidR="004352EE" w:rsidRPr="004352EE">
        <w:rPr>
          <w:noProof w:val="0"/>
        </w:rPr>
        <w:t>, Sekiya</w:t>
      </w:r>
      <w:r w:rsidR="004352EE">
        <w:rPr>
          <w:noProof w:val="0"/>
        </w:rPr>
        <w:t>,</w:t>
      </w:r>
      <w:r w:rsidR="004352EE" w:rsidRPr="004352EE">
        <w:rPr>
          <w:noProof w:val="0"/>
        </w:rPr>
        <w:t xml:space="preserve"> I</w:t>
      </w:r>
      <w:r w:rsidR="004352EE">
        <w:rPr>
          <w:noProof w:val="0"/>
        </w:rPr>
        <w:t>.</w:t>
      </w:r>
      <w:r w:rsidR="004352EE" w:rsidRPr="004352EE">
        <w:rPr>
          <w:noProof w:val="0"/>
        </w:rPr>
        <w:t>, Prockop</w:t>
      </w:r>
      <w:r w:rsidR="004352EE">
        <w:rPr>
          <w:noProof w:val="0"/>
        </w:rPr>
        <w:t>,</w:t>
      </w:r>
      <w:r w:rsidR="004352EE" w:rsidRPr="004352EE">
        <w:rPr>
          <w:noProof w:val="0"/>
        </w:rPr>
        <w:t xml:space="preserve"> D</w:t>
      </w:r>
      <w:r w:rsidR="004352EE">
        <w:rPr>
          <w:noProof w:val="0"/>
        </w:rPr>
        <w:t xml:space="preserve">. </w:t>
      </w:r>
      <w:r w:rsidR="004352EE" w:rsidRPr="004352EE">
        <w:rPr>
          <w:noProof w:val="0"/>
        </w:rPr>
        <w:t xml:space="preserve">J. </w:t>
      </w:r>
      <w:r w:rsidRPr="004F702C">
        <w:rPr>
          <w:noProof w:val="0"/>
        </w:rPr>
        <w:t xml:space="preserve">Identification of a subpopulation of rapidly self-renewing and multipotential adult stem cells in colonies of human marrow stromal cells. </w:t>
      </w:r>
      <w:r w:rsidR="00570337" w:rsidRPr="00570337">
        <w:rPr>
          <w:i/>
          <w:noProof w:val="0"/>
        </w:rPr>
        <w:t>Proc Natl Acad Sci U S A</w:t>
      </w:r>
      <w:r w:rsidRPr="004F702C">
        <w:rPr>
          <w:noProof w:val="0"/>
        </w:rPr>
        <w:t xml:space="preserve">. </w:t>
      </w:r>
      <w:r w:rsidRPr="004F702C">
        <w:rPr>
          <w:b/>
          <w:noProof w:val="0"/>
        </w:rPr>
        <w:t>98</w:t>
      </w:r>
      <w:r w:rsidRPr="004F702C">
        <w:rPr>
          <w:noProof w:val="0"/>
        </w:rPr>
        <w:t xml:space="preserve"> (14), 7841-</w:t>
      </w:r>
      <w:r w:rsidR="00570337">
        <w:rPr>
          <w:noProof w:val="0"/>
        </w:rPr>
        <w:t>784</w:t>
      </w:r>
      <w:r w:rsidRPr="004F702C">
        <w:rPr>
          <w:noProof w:val="0"/>
        </w:rPr>
        <w:t>5 (2001).</w:t>
      </w:r>
    </w:p>
    <w:p w14:paraId="6671B8E7" w14:textId="14F649DC" w:rsidR="002A3378" w:rsidRPr="004F702C" w:rsidRDefault="002A3378" w:rsidP="004F702C">
      <w:pPr>
        <w:pStyle w:val="EndNoteBibliography"/>
        <w:ind w:left="720" w:hanging="720"/>
        <w:rPr>
          <w:noProof w:val="0"/>
        </w:rPr>
      </w:pPr>
      <w:r w:rsidRPr="004F702C">
        <w:rPr>
          <w:noProof w:val="0"/>
        </w:rPr>
        <w:t>17.</w:t>
      </w:r>
      <w:r w:rsidRPr="004F702C">
        <w:rPr>
          <w:noProof w:val="0"/>
        </w:rPr>
        <w:tab/>
        <w:t>Tremain</w:t>
      </w:r>
      <w:r w:rsidR="00A0122A">
        <w:rPr>
          <w:noProof w:val="0"/>
        </w:rPr>
        <w:t>,</w:t>
      </w:r>
      <w:r w:rsidRPr="004F702C">
        <w:rPr>
          <w:noProof w:val="0"/>
        </w:rPr>
        <w:t xml:space="preserve"> N</w:t>
      </w:r>
      <w:r w:rsidR="00A0122A">
        <w:rPr>
          <w:noProof w:val="0"/>
        </w:rPr>
        <w:t>. et al</w:t>
      </w:r>
      <w:r w:rsidRPr="004F702C">
        <w:rPr>
          <w:noProof w:val="0"/>
        </w:rPr>
        <w:t xml:space="preserve">. MicroSAGE Analysis of 2,353 Expressed Genes in a Single Cell-Derived Colony of Undifferentiated Human Mesenchymal Stem Cells Reveals mRNAs of Multiple Lineages. </w:t>
      </w:r>
      <w:r w:rsidRPr="004F702C">
        <w:rPr>
          <w:i/>
          <w:noProof w:val="0"/>
        </w:rPr>
        <w:t>Stem Cells</w:t>
      </w:r>
      <w:r w:rsidRPr="004F702C">
        <w:rPr>
          <w:noProof w:val="0"/>
        </w:rPr>
        <w:t xml:space="preserve">. </w:t>
      </w:r>
      <w:r w:rsidRPr="004F702C">
        <w:rPr>
          <w:b/>
          <w:noProof w:val="0"/>
        </w:rPr>
        <w:t>19</w:t>
      </w:r>
      <w:r w:rsidR="00034842">
        <w:rPr>
          <w:b/>
          <w:noProof w:val="0"/>
        </w:rPr>
        <w:t xml:space="preserve"> </w:t>
      </w:r>
      <w:r w:rsidR="00034842" w:rsidRPr="00034842">
        <w:rPr>
          <w:bCs/>
          <w:noProof w:val="0"/>
        </w:rPr>
        <w:t>(5)</w:t>
      </w:r>
      <w:r w:rsidRPr="00034842">
        <w:rPr>
          <w:bCs/>
          <w:noProof w:val="0"/>
        </w:rPr>
        <w:t>,</w:t>
      </w:r>
      <w:r w:rsidRPr="004F702C">
        <w:rPr>
          <w:noProof w:val="0"/>
        </w:rPr>
        <w:t xml:space="preserve"> 408-</w:t>
      </w:r>
      <w:r w:rsidR="00034842">
        <w:rPr>
          <w:noProof w:val="0"/>
        </w:rPr>
        <w:t>4</w:t>
      </w:r>
      <w:r w:rsidRPr="004F702C">
        <w:rPr>
          <w:noProof w:val="0"/>
        </w:rPr>
        <w:t>18 (2001).</w:t>
      </w:r>
    </w:p>
    <w:p w14:paraId="0C3607E8" w14:textId="6EF57E6C" w:rsidR="002A3378" w:rsidRPr="004F702C" w:rsidRDefault="002A3378" w:rsidP="004F702C">
      <w:pPr>
        <w:pStyle w:val="EndNoteBibliography"/>
        <w:ind w:left="720" w:hanging="720"/>
        <w:rPr>
          <w:noProof w:val="0"/>
        </w:rPr>
      </w:pPr>
      <w:r w:rsidRPr="004F702C">
        <w:rPr>
          <w:noProof w:val="0"/>
        </w:rPr>
        <w:t>18.</w:t>
      </w:r>
      <w:r w:rsidRPr="004F702C">
        <w:rPr>
          <w:noProof w:val="0"/>
        </w:rPr>
        <w:tab/>
        <w:t>Klein</w:t>
      </w:r>
      <w:r w:rsidR="00034842">
        <w:rPr>
          <w:noProof w:val="0"/>
        </w:rPr>
        <w:t>,</w:t>
      </w:r>
      <w:r w:rsidRPr="004F702C">
        <w:rPr>
          <w:noProof w:val="0"/>
        </w:rPr>
        <w:t xml:space="preserve"> S</w:t>
      </w:r>
      <w:r w:rsidR="00034842">
        <w:rPr>
          <w:noProof w:val="0"/>
        </w:rPr>
        <w:t xml:space="preserve">. </w:t>
      </w:r>
      <w:r w:rsidRPr="004F702C">
        <w:rPr>
          <w:noProof w:val="0"/>
        </w:rPr>
        <w:t>G</w:t>
      </w:r>
      <w:r w:rsidR="00034842">
        <w:rPr>
          <w:noProof w:val="0"/>
        </w:rPr>
        <w:t>.</w:t>
      </w:r>
      <w:r w:rsidRPr="004F702C">
        <w:rPr>
          <w:noProof w:val="0"/>
        </w:rPr>
        <w:t xml:space="preserve"> et al. A prevalent neglect of environmental control in mammalian cell culture calls for best practices. </w:t>
      </w:r>
      <w:r w:rsidRPr="004F702C">
        <w:rPr>
          <w:i/>
          <w:noProof w:val="0"/>
        </w:rPr>
        <w:t>Nat Biomed Eng</w:t>
      </w:r>
      <w:r w:rsidRPr="004F702C">
        <w:rPr>
          <w:noProof w:val="0"/>
        </w:rPr>
        <w:t xml:space="preserve">. </w:t>
      </w:r>
      <w:r w:rsidRPr="004F702C">
        <w:rPr>
          <w:b/>
          <w:noProof w:val="0"/>
        </w:rPr>
        <w:t>5</w:t>
      </w:r>
      <w:r w:rsidRPr="004F702C">
        <w:rPr>
          <w:noProof w:val="0"/>
        </w:rPr>
        <w:t xml:space="preserve"> (8), 787-92 (2021).</w:t>
      </w:r>
    </w:p>
    <w:p w14:paraId="3A88D410" w14:textId="439D15CD" w:rsidR="002A3378" w:rsidRPr="004F702C" w:rsidRDefault="002A3378" w:rsidP="004F702C">
      <w:pPr>
        <w:pStyle w:val="EndNoteBibliography"/>
        <w:ind w:left="720" w:hanging="720"/>
        <w:rPr>
          <w:noProof w:val="0"/>
        </w:rPr>
      </w:pPr>
      <w:r w:rsidRPr="004F702C">
        <w:rPr>
          <w:noProof w:val="0"/>
        </w:rPr>
        <w:t>19.</w:t>
      </w:r>
      <w:r w:rsidRPr="004F702C">
        <w:rPr>
          <w:noProof w:val="0"/>
        </w:rPr>
        <w:tab/>
        <w:t>Bellani</w:t>
      </w:r>
      <w:r w:rsidR="00351C10">
        <w:rPr>
          <w:noProof w:val="0"/>
        </w:rPr>
        <w:t>,</w:t>
      </w:r>
      <w:r w:rsidRPr="004F702C">
        <w:rPr>
          <w:noProof w:val="0"/>
        </w:rPr>
        <w:t xml:space="preserve"> C</w:t>
      </w:r>
      <w:r w:rsidR="00034842">
        <w:rPr>
          <w:noProof w:val="0"/>
        </w:rPr>
        <w:t xml:space="preserve">. </w:t>
      </w:r>
      <w:r w:rsidRPr="004F702C">
        <w:rPr>
          <w:noProof w:val="0"/>
        </w:rPr>
        <w:t>F</w:t>
      </w:r>
      <w:r w:rsidR="00034842">
        <w:rPr>
          <w:noProof w:val="0"/>
        </w:rPr>
        <w:t>.</w:t>
      </w:r>
      <w:r w:rsidRPr="004F702C">
        <w:rPr>
          <w:noProof w:val="0"/>
        </w:rPr>
        <w:t xml:space="preserve"> et al. Scale-Up Technologies for the Manufacture of Adherent Cells. </w:t>
      </w:r>
      <w:r w:rsidRPr="004F702C">
        <w:rPr>
          <w:i/>
          <w:noProof w:val="0"/>
        </w:rPr>
        <w:t>Front Nutr</w:t>
      </w:r>
      <w:r w:rsidRPr="004F702C">
        <w:rPr>
          <w:noProof w:val="0"/>
        </w:rPr>
        <w:t xml:space="preserve">. </w:t>
      </w:r>
      <w:r w:rsidRPr="004F702C">
        <w:rPr>
          <w:b/>
          <w:noProof w:val="0"/>
        </w:rPr>
        <w:t>7</w:t>
      </w:r>
      <w:r w:rsidRPr="004F702C">
        <w:rPr>
          <w:noProof w:val="0"/>
        </w:rPr>
        <w:t>, 575146 (2020).</w:t>
      </w:r>
    </w:p>
    <w:p w14:paraId="36AE3BDD" w14:textId="3A5C2A21" w:rsidR="002A3378" w:rsidRPr="004F702C" w:rsidRDefault="002A3378" w:rsidP="004F702C">
      <w:pPr>
        <w:pStyle w:val="EndNoteBibliography"/>
        <w:ind w:left="720" w:hanging="720"/>
        <w:rPr>
          <w:noProof w:val="0"/>
        </w:rPr>
      </w:pPr>
      <w:r w:rsidRPr="004F702C">
        <w:rPr>
          <w:noProof w:val="0"/>
        </w:rPr>
        <w:t>20.</w:t>
      </w:r>
      <w:r w:rsidRPr="004F702C">
        <w:rPr>
          <w:noProof w:val="0"/>
        </w:rPr>
        <w:tab/>
        <w:t>Krupczak</w:t>
      </w:r>
      <w:r w:rsidR="00351C10">
        <w:rPr>
          <w:noProof w:val="0"/>
        </w:rPr>
        <w:t>,</w:t>
      </w:r>
      <w:r w:rsidRPr="004F702C">
        <w:rPr>
          <w:noProof w:val="0"/>
        </w:rPr>
        <w:t xml:space="preserve"> B</w:t>
      </w:r>
      <w:r w:rsidR="00351C10">
        <w:rPr>
          <w:noProof w:val="0"/>
        </w:rPr>
        <w:t>.</w:t>
      </w:r>
      <w:r w:rsidRPr="004F702C">
        <w:rPr>
          <w:noProof w:val="0"/>
        </w:rPr>
        <w:t>, Farruggio</w:t>
      </w:r>
      <w:r w:rsidR="00351C10">
        <w:rPr>
          <w:noProof w:val="0"/>
        </w:rPr>
        <w:t>,</w:t>
      </w:r>
      <w:r w:rsidRPr="004F702C">
        <w:rPr>
          <w:noProof w:val="0"/>
        </w:rPr>
        <w:t xml:space="preserve"> C</w:t>
      </w:r>
      <w:r w:rsidR="00351C10">
        <w:rPr>
          <w:noProof w:val="0"/>
        </w:rPr>
        <w:t>.</w:t>
      </w:r>
      <w:r w:rsidRPr="004F702C">
        <w:rPr>
          <w:noProof w:val="0"/>
        </w:rPr>
        <w:t>, Van Vliet</w:t>
      </w:r>
      <w:r w:rsidR="00351C10">
        <w:rPr>
          <w:noProof w:val="0"/>
        </w:rPr>
        <w:t>,</w:t>
      </w:r>
      <w:r w:rsidRPr="004F702C">
        <w:rPr>
          <w:noProof w:val="0"/>
        </w:rPr>
        <w:t xml:space="preserve"> K</w:t>
      </w:r>
      <w:r w:rsidR="00351C10">
        <w:rPr>
          <w:noProof w:val="0"/>
        </w:rPr>
        <w:t xml:space="preserve">. </w:t>
      </w:r>
      <w:r w:rsidRPr="004F702C">
        <w:rPr>
          <w:noProof w:val="0"/>
        </w:rPr>
        <w:t xml:space="preserve">J. Manufacturing mesenchymal stromal cells in a microcarrier-microbioreactor platform can enhance cell yield and quality attributes: case study for acute respiratory distress syndrome. </w:t>
      </w:r>
      <w:r w:rsidRPr="004F702C">
        <w:rPr>
          <w:i/>
          <w:noProof w:val="0"/>
        </w:rPr>
        <w:t>J Transl Med</w:t>
      </w:r>
      <w:r w:rsidRPr="004F702C">
        <w:rPr>
          <w:noProof w:val="0"/>
        </w:rPr>
        <w:t xml:space="preserve">. </w:t>
      </w:r>
      <w:r w:rsidRPr="004F702C">
        <w:rPr>
          <w:b/>
          <w:noProof w:val="0"/>
        </w:rPr>
        <w:t>22</w:t>
      </w:r>
      <w:r w:rsidRPr="004F702C">
        <w:rPr>
          <w:noProof w:val="0"/>
        </w:rPr>
        <w:t xml:space="preserve"> (1), 614 (2024).</w:t>
      </w:r>
    </w:p>
    <w:p w14:paraId="6177793D" w14:textId="33546146" w:rsidR="002A3378" w:rsidRPr="004F702C" w:rsidRDefault="002A3378" w:rsidP="004F702C">
      <w:pPr>
        <w:pStyle w:val="EndNoteBibliography"/>
        <w:ind w:left="720" w:hanging="720"/>
        <w:rPr>
          <w:noProof w:val="0"/>
        </w:rPr>
      </w:pPr>
      <w:r w:rsidRPr="004F702C">
        <w:rPr>
          <w:noProof w:val="0"/>
        </w:rPr>
        <w:t>21.</w:t>
      </w:r>
      <w:r w:rsidRPr="004F702C">
        <w:rPr>
          <w:noProof w:val="0"/>
        </w:rPr>
        <w:tab/>
        <w:t>Ng</w:t>
      </w:r>
      <w:r w:rsidR="00351C10">
        <w:rPr>
          <w:noProof w:val="0"/>
        </w:rPr>
        <w:t>,</w:t>
      </w:r>
      <w:r w:rsidRPr="004F702C">
        <w:rPr>
          <w:noProof w:val="0"/>
        </w:rPr>
        <w:t xml:space="preserve"> E</w:t>
      </w:r>
      <w:r w:rsidR="00351C10">
        <w:rPr>
          <w:noProof w:val="0"/>
        </w:rPr>
        <w:t xml:space="preserve">. </w:t>
      </w:r>
      <w:r w:rsidRPr="004F702C">
        <w:rPr>
          <w:noProof w:val="0"/>
        </w:rPr>
        <w:t>X</w:t>
      </w:r>
      <w:r w:rsidR="00351C10">
        <w:rPr>
          <w:noProof w:val="0"/>
        </w:rPr>
        <w:t>.</w:t>
      </w:r>
      <w:r w:rsidRPr="004F702C">
        <w:rPr>
          <w:noProof w:val="0"/>
        </w:rPr>
        <w:t xml:space="preserve"> et al. Dissolvable Gelatin-Based Microcarriers Generated through Droplet Microfluidics for Expansion and Culture of Mesenchymal Stromal Cells. </w:t>
      </w:r>
      <w:r w:rsidRPr="004F702C">
        <w:rPr>
          <w:i/>
          <w:noProof w:val="0"/>
        </w:rPr>
        <w:t>Biotechnol J</w:t>
      </w:r>
      <w:r w:rsidRPr="004F702C">
        <w:rPr>
          <w:noProof w:val="0"/>
        </w:rPr>
        <w:t xml:space="preserve">. </w:t>
      </w:r>
      <w:r w:rsidRPr="004F702C">
        <w:rPr>
          <w:b/>
          <w:noProof w:val="0"/>
        </w:rPr>
        <w:t>16</w:t>
      </w:r>
      <w:r w:rsidRPr="004F702C">
        <w:rPr>
          <w:noProof w:val="0"/>
        </w:rPr>
        <w:t xml:space="preserve"> (3), e2000048 (2021).</w:t>
      </w:r>
    </w:p>
    <w:p w14:paraId="6A8E3732" w14:textId="553B5D4F" w:rsidR="003200BD" w:rsidRPr="004F702C" w:rsidRDefault="003200BD" w:rsidP="004F702C">
      <w:r w:rsidRPr="004F702C">
        <w:fldChar w:fldCharType="end"/>
      </w:r>
      <w:bookmarkStart w:id="2" w:name="_Hlk143594426"/>
      <w:bookmarkEnd w:id="2"/>
    </w:p>
    <w:sectPr w:rsidR="003200BD" w:rsidRPr="004F702C" w:rsidSect="004F702C">
      <w:headerReference w:type="even" r:id="rId11"/>
      <w:headerReference w:type="default" r:id="rId12"/>
      <w:footerReference w:type="even" r:id="rId13"/>
      <w:headerReference w:type="first" r:id="rId14"/>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5FB99C" w14:textId="77777777" w:rsidR="004002F6" w:rsidRDefault="004002F6">
      <w:r>
        <w:separator/>
      </w:r>
    </w:p>
  </w:endnote>
  <w:endnote w:type="continuationSeparator" w:id="0">
    <w:p w14:paraId="7104565A" w14:textId="77777777" w:rsidR="004002F6" w:rsidRDefault="00400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5172E" w14:textId="77777777" w:rsidR="00FB3D29" w:rsidRDefault="00FB3D2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20B9D" w14:textId="77777777" w:rsidR="004002F6" w:rsidRDefault="004002F6">
      <w:r>
        <w:separator/>
      </w:r>
    </w:p>
  </w:footnote>
  <w:footnote w:type="continuationSeparator" w:id="0">
    <w:p w14:paraId="0E391342" w14:textId="77777777" w:rsidR="004002F6" w:rsidRDefault="004002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547F0" w14:textId="77777777" w:rsidR="00FB3D29" w:rsidRDefault="00FB3D2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0A415" w14:textId="77777777" w:rsidR="00FB3D29" w:rsidRDefault="00FB3D29">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04647" w14:textId="1F86E837" w:rsidR="00FB3D29" w:rsidRDefault="00FB3D29">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A74A5"/>
    <w:multiLevelType w:val="multilevel"/>
    <w:tmpl w:val="499A29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032EFA"/>
    <w:multiLevelType w:val="multilevel"/>
    <w:tmpl w:val="9B1C27FC"/>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0922A9E"/>
    <w:multiLevelType w:val="multilevel"/>
    <w:tmpl w:val="56100D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724FEB"/>
    <w:multiLevelType w:val="multilevel"/>
    <w:tmpl w:val="539851D6"/>
    <w:lvl w:ilvl="0">
      <w:start w:val="1"/>
      <w:numFmt w:val="bullet"/>
      <w:lvlText w:val="●"/>
      <w:lvlJc w:val="left"/>
      <w:pPr>
        <w:ind w:left="720" w:hanging="360"/>
      </w:pPr>
      <w:rPr>
        <w:rFonts w:ascii="Noto Sans Symbols" w:hAnsi="Noto Sans Symbol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653E31"/>
    <w:multiLevelType w:val="multilevel"/>
    <w:tmpl w:val="39C80392"/>
    <w:lvl w:ilvl="0">
      <w:start w:val="1"/>
      <w:numFmt w:val="bullet"/>
      <w:lvlText w:val="●"/>
      <w:lvlJc w:val="left"/>
      <w:pPr>
        <w:ind w:left="720" w:hanging="360"/>
      </w:pPr>
      <w:rPr>
        <w:rFonts w:ascii="Noto Sans Symbols" w:hAnsi="Noto Sans Symbol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D876B50"/>
    <w:multiLevelType w:val="hybridMultilevel"/>
    <w:tmpl w:val="5B74C72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9A85C54"/>
    <w:multiLevelType w:val="multilevel"/>
    <w:tmpl w:val="89109BF2"/>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9F4A1B"/>
    <w:multiLevelType w:val="multilevel"/>
    <w:tmpl w:val="468A8AE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13"/>
  </w:num>
  <w:num w:numId="3">
    <w:abstractNumId w:val="18"/>
  </w:num>
  <w:num w:numId="4">
    <w:abstractNumId w:val="25"/>
  </w:num>
  <w:num w:numId="5">
    <w:abstractNumId w:val="7"/>
  </w:num>
  <w:num w:numId="6">
    <w:abstractNumId w:val="21"/>
  </w:num>
  <w:num w:numId="7">
    <w:abstractNumId w:val="24"/>
  </w:num>
  <w:num w:numId="8">
    <w:abstractNumId w:val="14"/>
  </w:num>
  <w:num w:numId="9">
    <w:abstractNumId w:val="16"/>
  </w:num>
  <w:num w:numId="10">
    <w:abstractNumId w:val="9"/>
  </w:num>
  <w:num w:numId="11">
    <w:abstractNumId w:val="15"/>
  </w:num>
  <w:num w:numId="12">
    <w:abstractNumId w:val="19"/>
  </w:num>
  <w:num w:numId="13">
    <w:abstractNumId w:val="11"/>
  </w:num>
  <w:num w:numId="14">
    <w:abstractNumId w:val="27"/>
  </w:num>
  <w:num w:numId="15">
    <w:abstractNumId w:val="26"/>
  </w:num>
  <w:num w:numId="16">
    <w:abstractNumId w:val="12"/>
  </w:num>
  <w:num w:numId="17">
    <w:abstractNumId w:val="6"/>
  </w:num>
  <w:num w:numId="18">
    <w:abstractNumId w:val="5"/>
  </w:num>
  <w:num w:numId="19">
    <w:abstractNumId w:val="17"/>
  </w:num>
  <w:num w:numId="20">
    <w:abstractNumId w:val="10"/>
  </w:num>
  <w:num w:numId="21">
    <w:abstractNumId w:val="22"/>
  </w:num>
  <w:num w:numId="22">
    <w:abstractNumId w:val="1"/>
  </w:num>
  <w:num w:numId="23">
    <w:abstractNumId w:val="2"/>
  </w:num>
  <w:num w:numId="24">
    <w:abstractNumId w:val="20"/>
  </w:num>
  <w:num w:numId="25">
    <w:abstractNumId w:val="4"/>
  </w:num>
  <w:num w:numId="26">
    <w:abstractNumId w:val="23"/>
  </w:num>
  <w:num w:numId="27">
    <w:abstractNumId w:val="0"/>
  </w:num>
  <w:num w:numId="28">
    <w:abstractNumId w:val="3"/>
  </w:num>
  <w:num w:numId="2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ffetxs3wdtdoep9ta5tz5drprfaaazd9rt&quot;&gt;JoVE_librar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6E4797"/>
    <w:rsid w:val="0000515B"/>
    <w:rsid w:val="00010E81"/>
    <w:rsid w:val="00011457"/>
    <w:rsid w:val="00013652"/>
    <w:rsid w:val="00015CDD"/>
    <w:rsid w:val="000216D0"/>
    <w:rsid w:val="00034425"/>
    <w:rsid w:val="00034842"/>
    <w:rsid w:val="00034DD1"/>
    <w:rsid w:val="0004355D"/>
    <w:rsid w:val="00043EC2"/>
    <w:rsid w:val="00057B67"/>
    <w:rsid w:val="00061E0E"/>
    <w:rsid w:val="0007506F"/>
    <w:rsid w:val="00076815"/>
    <w:rsid w:val="00081F44"/>
    <w:rsid w:val="00082A5F"/>
    <w:rsid w:val="00086B21"/>
    <w:rsid w:val="00087D0E"/>
    <w:rsid w:val="000A4E64"/>
    <w:rsid w:val="000A59E0"/>
    <w:rsid w:val="000B41B6"/>
    <w:rsid w:val="000B5190"/>
    <w:rsid w:val="000C43A9"/>
    <w:rsid w:val="000C7544"/>
    <w:rsid w:val="000D2002"/>
    <w:rsid w:val="000E2ABF"/>
    <w:rsid w:val="000E3F21"/>
    <w:rsid w:val="000E4C51"/>
    <w:rsid w:val="000F4B8D"/>
    <w:rsid w:val="0010722D"/>
    <w:rsid w:val="001102CF"/>
    <w:rsid w:val="00122E82"/>
    <w:rsid w:val="0012384E"/>
    <w:rsid w:val="00125FF3"/>
    <w:rsid w:val="001273FA"/>
    <w:rsid w:val="00144431"/>
    <w:rsid w:val="00147CBA"/>
    <w:rsid w:val="00152A27"/>
    <w:rsid w:val="0015327B"/>
    <w:rsid w:val="00153A99"/>
    <w:rsid w:val="001624E4"/>
    <w:rsid w:val="001736FD"/>
    <w:rsid w:val="00181A81"/>
    <w:rsid w:val="00194C04"/>
    <w:rsid w:val="00194CE8"/>
    <w:rsid w:val="001959A2"/>
    <w:rsid w:val="0019630A"/>
    <w:rsid w:val="001A1CA1"/>
    <w:rsid w:val="001A4E58"/>
    <w:rsid w:val="001B270D"/>
    <w:rsid w:val="001B495B"/>
    <w:rsid w:val="001C76CF"/>
    <w:rsid w:val="001D4B4F"/>
    <w:rsid w:val="001F17EE"/>
    <w:rsid w:val="001F3109"/>
    <w:rsid w:val="002030E3"/>
    <w:rsid w:val="00210DD6"/>
    <w:rsid w:val="002114AF"/>
    <w:rsid w:val="00214319"/>
    <w:rsid w:val="00225340"/>
    <w:rsid w:val="0023296D"/>
    <w:rsid w:val="00232DDC"/>
    <w:rsid w:val="00252077"/>
    <w:rsid w:val="00256F27"/>
    <w:rsid w:val="0026537C"/>
    <w:rsid w:val="00265D6E"/>
    <w:rsid w:val="00273EDD"/>
    <w:rsid w:val="0027601E"/>
    <w:rsid w:val="002A3378"/>
    <w:rsid w:val="002C1791"/>
    <w:rsid w:val="002C4A9A"/>
    <w:rsid w:val="002D4C09"/>
    <w:rsid w:val="00303ACB"/>
    <w:rsid w:val="00303EA1"/>
    <w:rsid w:val="00313FFC"/>
    <w:rsid w:val="0031658E"/>
    <w:rsid w:val="003200BD"/>
    <w:rsid w:val="00323F2A"/>
    <w:rsid w:val="00325B67"/>
    <w:rsid w:val="0033411B"/>
    <w:rsid w:val="00334AA2"/>
    <w:rsid w:val="003410F6"/>
    <w:rsid w:val="003448F2"/>
    <w:rsid w:val="003473BA"/>
    <w:rsid w:val="00351087"/>
    <w:rsid w:val="00351C10"/>
    <w:rsid w:val="003541F4"/>
    <w:rsid w:val="003548DA"/>
    <w:rsid w:val="00380C72"/>
    <w:rsid w:val="00382940"/>
    <w:rsid w:val="003873D8"/>
    <w:rsid w:val="00387CDA"/>
    <w:rsid w:val="003907BD"/>
    <w:rsid w:val="003A5297"/>
    <w:rsid w:val="003D67E2"/>
    <w:rsid w:val="004002F6"/>
    <w:rsid w:val="0040579A"/>
    <w:rsid w:val="00414ADE"/>
    <w:rsid w:val="00414AE1"/>
    <w:rsid w:val="00430321"/>
    <w:rsid w:val="004320A0"/>
    <w:rsid w:val="004352EE"/>
    <w:rsid w:val="004361C8"/>
    <w:rsid w:val="00436F4D"/>
    <w:rsid w:val="00452F8A"/>
    <w:rsid w:val="00457A21"/>
    <w:rsid w:val="004620C9"/>
    <w:rsid w:val="00463A50"/>
    <w:rsid w:val="00465A97"/>
    <w:rsid w:val="00483386"/>
    <w:rsid w:val="004939EE"/>
    <w:rsid w:val="004969D3"/>
    <w:rsid w:val="004C0985"/>
    <w:rsid w:val="004D362E"/>
    <w:rsid w:val="004D38F4"/>
    <w:rsid w:val="004E6556"/>
    <w:rsid w:val="004E6B8C"/>
    <w:rsid w:val="004F6AD9"/>
    <w:rsid w:val="004F702C"/>
    <w:rsid w:val="00502529"/>
    <w:rsid w:val="00513CCF"/>
    <w:rsid w:val="00516914"/>
    <w:rsid w:val="005376DB"/>
    <w:rsid w:val="005462D0"/>
    <w:rsid w:val="00551D82"/>
    <w:rsid w:val="00570337"/>
    <w:rsid w:val="005734D7"/>
    <w:rsid w:val="00573B08"/>
    <w:rsid w:val="0057447D"/>
    <w:rsid w:val="00575E55"/>
    <w:rsid w:val="00585BF5"/>
    <w:rsid w:val="00586007"/>
    <w:rsid w:val="005971D8"/>
    <w:rsid w:val="005A637B"/>
    <w:rsid w:val="005B1BF5"/>
    <w:rsid w:val="005D6B98"/>
    <w:rsid w:val="005E1EE7"/>
    <w:rsid w:val="005E4137"/>
    <w:rsid w:val="005E7A4A"/>
    <w:rsid w:val="005F5D01"/>
    <w:rsid w:val="00604100"/>
    <w:rsid w:val="00615035"/>
    <w:rsid w:val="00622578"/>
    <w:rsid w:val="006239A1"/>
    <w:rsid w:val="00634672"/>
    <w:rsid w:val="0063785D"/>
    <w:rsid w:val="006544C3"/>
    <w:rsid w:val="00673751"/>
    <w:rsid w:val="006755EE"/>
    <w:rsid w:val="006824BF"/>
    <w:rsid w:val="00684E11"/>
    <w:rsid w:val="00687DD2"/>
    <w:rsid w:val="006914FB"/>
    <w:rsid w:val="006A4D90"/>
    <w:rsid w:val="006C499E"/>
    <w:rsid w:val="006D350C"/>
    <w:rsid w:val="006E3D7C"/>
    <w:rsid w:val="006E4797"/>
    <w:rsid w:val="006E51BE"/>
    <w:rsid w:val="006E7C64"/>
    <w:rsid w:val="006F7F1C"/>
    <w:rsid w:val="00702ADE"/>
    <w:rsid w:val="0070444F"/>
    <w:rsid w:val="00711296"/>
    <w:rsid w:val="00714BE0"/>
    <w:rsid w:val="00717798"/>
    <w:rsid w:val="00730C49"/>
    <w:rsid w:val="00732EAF"/>
    <w:rsid w:val="00736371"/>
    <w:rsid w:val="0074059A"/>
    <w:rsid w:val="007416EB"/>
    <w:rsid w:val="00747CD9"/>
    <w:rsid w:val="00751705"/>
    <w:rsid w:val="00751D3D"/>
    <w:rsid w:val="0075717B"/>
    <w:rsid w:val="00775BC8"/>
    <w:rsid w:val="007A3330"/>
    <w:rsid w:val="007A4BBA"/>
    <w:rsid w:val="007B3319"/>
    <w:rsid w:val="007B488F"/>
    <w:rsid w:val="007B72A4"/>
    <w:rsid w:val="007C1BEE"/>
    <w:rsid w:val="007C3C99"/>
    <w:rsid w:val="007C6A06"/>
    <w:rsid w:val="007D43C5"/>
    <w:rsid w:val="007D4EE7"/>
    <w:rsid w:val="007D6BE0"/>
    <w:rsid w:val="007F13E9"/>
    <w:rsid w:val="007F1E2E"/>
    <w:rsid w:val="007F2030"/>
    <w:rsid w:val="007F726F"/>
    <w:rsid w:val="00800F4E"/>
    <w:rsid w:val="00814932"/>
    <w:rsid w:val="00833B96"/>
    <w:rsid w:val="0083466F"/>
    <w:rsid w:val="00841122"/>
    <w:rsid w:val="00841F2F"/>
    <w:rsid w:val="008425A4"/>
    <w:rsid w:val="008461C6"/>
    <w:rsid w:val="0085294C"/>
    <w:rsid w:val="0085421A"/>
    <w:rsid w:val="00854BDD"/>
    <w:rsid w:val="0085548D"/>
    <w:rsid w:val="008A0107"/>
    <w:rsid w:val="008A4859"/>
    <w:rsid w:val="008B2D50"/>
    <w:rsid w:val="008B310B"/>
    <w:rsid w:val="008B35D2"/>
    <w:rsid w:val="008B360D"/>
    <w:rsid w:val="008C61E3"/>
    <w:rsid w:val="008D13B2"/>
    <w:rsid w:val="008D1B30"/>
    <w:rsid w:val="008D293E"/>
    <w:rsid w:val="008D29AA"/>
    <w:rsid w:val="008E19AC"/>
    <w:rsid w:val="008E4783"/>
    <w:rsid w:val="008E5CEE"/>
    <w:rsid w:val="008F0868"/>
    <w:rsid w:val="008F10E1"/>
    <w:rsid w:val="008F6FA6"/>
    <w:rsid w:val="00903FD3"/>
    <w:rsid w:val="0093557B"/>
    <w:rsid w:val="009409EA"/>
    <w:rsid w:val="00952A0E"/>
    <w:rsid w:val="00961891"/>
    <w:rsid w:val="00974258"/>
    <w:rsid w:val="00987DBA"/>
    <w:rsid w:val="00992145"/>
    <w:rsid w:val="00994F50"/>
    <w:rsid w:val="009A48CC"/>
    <w:rsid w:val="009A5DA2"/>
    <w:rsid w:val="009B79A7"/>
    <w:rsid w:val="009C0D5A"/>
    <w:rsid w:val="009C54FE"/>
    <w:rsid w:val="009D28A0"/>
    <w:rsid w:val="009D2D11"/>
    <w:rsid w:val="00A006B3"/>
    <w:rsid w:val="00A0122A"/>
    <w:rsid w:val="00A02FE4"/>
    <w:rsid w:val="00A1434B"/>
    <w:rsid w:val="00A1684A"/>
    <w:rsid w:val="00A22CE3"/>
    <w:rsid w:val="00A5639F"/>
    <w:rsid w:val="00A61636"/>
    <w:rsid w:val="00A61B54"/>
    <w:rsid w:val="00A624BE"/>
    <w:rsid w:val="00A76021"/>
    <w:rsid w:val="00A83C82"/>
    <w:rsid w:val="00A97414"/>
    <w:rsid w:val="00AA7EC0"/>
    <w:rsid w:val="00AB4038"/>
    <w:rsid w:val="00AC3435"/>
    <w:rsid w:val="00AD4E98"/>
    <w:rsid w:val="00AD5498"/>
    <w:rsid w:val="00AD5911"/>
    <w:rsid w:val="00AD72F1"/>
    <w:rsid w:val="00AE25D1"/>
    <w:rsid w:val="00AE485A"/>
    <w:rsid w:val="00AF0E21"/>
    <w:rsid w:val="00AF6879"/>
    <w:rsid w:val="00B00730"/>
    <w:rsid w:val="00B1709E"/>
    <w:rsid w:val="00B17D61"/>
    <w:rsid w:val="00B21703"/>
    <w:rsid w:val="00B21CA5"/>
    <w:rsid w:val="00B340CC"/>
    <w:rsid w:val="00B52F46"/>
    <w:rsid w:val="00B55824"/>
    <w:rsid w:val="00B66177"/>
    <w:rsid w:val="00B81064"/>
    <w:rsid w:val="00B86765"/>
    <w:rsid w:val="00B87681"/>
    <w:rsid w:val="00B953C2"/>
    <w:rsid w:val="00BA3A52"/>
    <w:rsid w:val="00BA77A1"/>
    <w:rsid w:val="00BB0A1A"/>
    <w:rsid w:val="00BB646D"/>
    <w:rsid w:val="00BC5B69"/>
    <w:rsid w:val="00BD07E8"/>
    <w:rsid w:val="00BD1FD1"/>
    <w:rsid w:val="00BD3767"/>
    <w:rsid w:val="00BE22A2"/>
    <w:rsid w:val="00BE2715"/>
    <w:rsid w:val="00BE2769"/>
    <w:rsid w:val="00BE3109"/>
    <w:rsid w:val="00BF340A"/>
    <w:rsid w:val="00C11D93"/>
    <w:rsid w:val="00C12C36"/>
    <w:rsid w:val="00C17EF7"/>
    <w:rsid w:val="00C26ED0"/>
    <w:rsid w:val="00C2762C"/>
    <w:rsid w:val="00C27C71"/>
    <w:rsid w:val="00C305C4"/>
    <w:rsid w:val="00C30A92"/>
    <w:rsid w:val="00C366E0"/>
    <w:rsid w:val="00C478E1"/>
    <w:rsid w:val="00C550F3"/>
    <w:rsid w:val="00C644E5"/>
    <w:rsid w:val="00C652D8"/>
    <w:rsid w:val="00C670EB"/>
    <w:rsid w:val="00C727DE"/>
    <w:rsid w:val="00C769E9"/>
    <w:rsid w:val="00C81569"/>
    <w:rsid w:val="00C825AC"/>
    <w:rsid w:val="00C838BF"/>
    <w:rsid w:val="00C875D1"/>
    <w:rsid w:val="00C91CA0"/>
    <w:rsid w:val="00C94461"/>
    <w:rsid w:val="00C97FD4"/>
    <w:rsid w:val="00CA7F80"/>
    <w:rsid w:val="00CB1713"/>
    <w:rsid w:val="00CB1783"/>
    <w:rsid w:val="00CD0825"/>
    <w:rsid w:val="00CD1838"/>
    <w:rsid w:val="00CE0D41"/>
    <w:rsid w:val="00CE2054"/>
    <w:rsid w:val="00CE38E9"/>
    <w:rsid w:val="00CE65BD"/>
    <w:rsid w:val="00CF123D"/>
    <w:rsid w:val="00CF78B1"/>
    <w:rsid w:val="00CF7FDC"/>
    <w:rsid w:val="00D019A1"/>
    <w:rsid w:val="00D07A90"/>
    <w:rsid w:val="00D2510B"/>
    <w:rsid w:val="00D36E77"/>
    <w:rsid w:val="00D419FF"/>
    <w:rsid w:val="00D46935"/>
    <w:rsid w:val="00D4697F"/>
    <w:rsid w:val="00D57F1F"/>
    <w:rsid w:val="00D661BB"/>
    <w:rsid w:val="00D86D57"/>
    <w:rsid w:val="00D959E7"/>
    <w:rsid w:val="00DA154A"/>
    <w:rsid w:val="00DA3C5C"/>
    <w:rsid w:val="00DA6A69"/>
    <w:rsid w:val="00DB68FF"/>
    <w:rsid w:val="00DC0E61"/>
    <w:rsid w:val="00DC13DA"/>
    <w:rsid w:val="00DC18A7"/>
    <w:rsid w:val="00DC6E32"/>
    <w:rsid w:val="00DD09D6"/>
    <w:rsid w:val="00DD0D2A"/>
    <w:rsid w:val="00DD524B"/>
    <w:rsid w:val="00DF375D"/>
    <w:rsid w:val="00DF3B1C"/>
    <w:rsid w:val="00E00809"/>
    <w:rsid w:val="00E03054"/>
    <w:rsid w:val="00E15796"/>
    <w:rsid w:val="00E30C76"/>
    <w:rsid w:val="00E401D5"/>
    <w:rsid w:val="00E4597C"/>
    <w:rsid w:val="00E54E67"/>
    <w:rsid w:val="00E65C2F"/>
    <w:rsid w:val="00E804EF"/>
    <w:rsid w:val="00E864AC"/>
    <w:rsid w:val="00EA70E8"/>
    <w:rsid w:val="00EB1E68"/>
    <w:rsid w:val="00EC0649"/>
    <w:rsid w:val="00EC57F0"/>
    <w:rsid w:val="00ED09A4"/>
    <w:rsid w:val="00F0339A"/>
    <w:rsid w:val="00F05564"/>
    <w:rsid w:val="00F22FB1"/>
    <w:rsid w:val="00F2596E"/>
    <w:rsid w:val="00F35DC4"/>
    <w:rsid w:val="00F36869"/>
    <w:rsid w:val="00F3725A"/>
    <w:rsid w:val="00F410C8"/>
    <w:rsid w:val="00F41DE1"/>
    <w:rsid w:val="00F60831"/>
    <w:rsid w:val="00F65490"/>
    <w:rsid w:val="00F6F1C0"/>
    <w:rsid w:val="00F72213"/>
    <w:rsid w:val="00F8693D"/>
    <w:rsid w:val="00FA3B53"/>
    <w:rsid w:val="00FA6C9C"/>
    <w:rsid w:val="00FB3D29"/>
    <w:rsid w:val="00FB6F04"/>
    <w:rsid w:val="00FD0A93"/>
    <w:rsid w:val="00FD1835"/>
    <w:rsid w:val="00FD25E6"/>
    <w:rsid w:val="00FD589A"/>
    <w:rsid w:val="00FD7B3E"/>
    <w:rsid w:val="00FE0863"/>
    <w:rsid w:val="01044EA5"/>
    <w:rsid w:val="01146BBE"/>
    <w:rsid w:val="01148E9A"/>
    <w:rsid w:val="013445F9"/>
    <w:rsid w:val="01D38710"/>
    <w:rsid w:val="01FB7377"/>
    <w:rsid w:val="0289BCC8"/>
    <w:rsid w:val="02A77BCC"/>
    <w:rsid w:val="02CED140"/>
    <w:rsid w:val="02DFF47E"/>
    <w:rsid w:val="030BA193"/>
    <w:rsid w:val="0325662D"/>
    <w:rsid w:val="033E834E"/>
    <w:rsid w:val="0354B5E5"/>
    <w:rsid w:val="038715B9"/>
    <w:rsid w:val="039AAD5A"/>
    <w:rsid w:val="03ADE1E2"/>
    <w:rsid w:val="0481B939"/>
    <w:rsid w:val="04957465"/>
    <w:rsid w:val="04CBC924"/>
    <w:rsid w:val="04D35772"/>
    <w:rsid w:val="04D462AB"/>
    <w:rsid w:val="04E9409E"/>
    <w:rsid w:val="0575816B"/>
    <w:rsid w:val="058D7259"/>
    <w:rsid w:val="05ABE05A"/>
    <w:rsid w:val="063D9FC3"/>
    <w:rsid w:val="0683FC7E"/>
    <w:rsid w:val="0688B5B6"/>
    <w:rsid w:val="06945576"/>
    <w:rsid w:val="0698D5FE"/>
    <w:rsid w:val="069B822B"/>
    <w:rsid w:val="06AEDA43"/>
    <w:rsid w:val="06CEBD41"/>
    <w:rsid w:val="07386B6D"/>
    <w:rsid w:val="073D40D7"/>
    <w:rsid w:val="077A1EEA"/>
    <w:rsid w:val="07918B1F"/>
    <w:rsid w:val="079241BC"/>
    <w:rsid w:val="07A53587"/>
    <w:rsid w:val="07C4E909"/>
    <w:rsid w:val="08074EC4"/>
    <w:rsid w:val="080D61EB"/>
    <w:rsid w:val="0810D37B"/>
    <w:rsid w:val="08673DD4"/>
    <w:rsid w:val="0875203B"/>
    <w:rsid w:val="087CB7AD"/>
    <w:rsid w:val="08DD2BE4"/>
    <w:rsid w:val="08F36143"/>
    <w:rsid w:val="09074D11"/>
    <w:rsid w:val="09279427"/>
    <w:rsid w:val="09640742"/>
    <w:rsid w:val="09F4D5DF"/>
    <w:rsid w:val="0A0ABFEC"/>
    <w:rsid w:val="0A2AEEBF"/>
    <w:rsid w:val="0A2B353E"/>
    <w:rsid w:val="0A347818"/>
    <w:rsid w:val="0A793186"/>
    <w:rsid w:val="0A81C6B3"/>
    <w:rsid w:val="0AA371C7"/>
    <w:rsid w:val="0B193F10"/>
    <w:rsid w:val="0B5611CF"/>
    <w:rsid w:val="0B6F69BF"/>
    <w:rsid w:val="0B782495"/>
    <w:rsid w:val="0BBDA768"/>
    <w:rsid w:val="0BD6E2B1"/>
    <w:rsid w:val="0BF8678A"/>
    <w:rsid w:val="0C2078A6"/>
    <w:rsid w:val="0C74C42D"/>
    <w:rsid w:val="0C7C6264"/>
    <w:rsid w:val="0CAABB10"/>
    <w:rsid w:val="0CEDB01E"/>
    <w:rsid w:val="0CF27679"/>
    <w:rsid w:val="0D2BC6E9"/>
    <w:rsid w:val="0D535964"/>
    <w:rsid w:val="0D5F7BB6"/>
    <w:rsid w:val="0D653BB9"/>
    <w:rsid w:val="0D85EDF4"/>
    <w:rsid w:val="0D895D9C"/>
    <w:rsid w:val="0DC54895"/>
    <w:rsid w:val="0DEF2030"/>
    <w:rsid w:val="0DFBAEDB"/>
    <w:rsid w:val="0E2E97F0"/>
    <w:rsid w:val="0E4C9432"/>
    <w:rsid w:val="0E7468AC"/>
    <w:rsid w:val="0EB1C385"/>
    <w:rsid w:val="0EC6E759"/>
    <w:rsid w:val="0F05C09C"/>
    <w:rsid w:val="0F0D55C8"/>
    <w:rsid w:val="0F44171B"/>
    <w:rsid w:val="0F90E435"/>
    <w:rsid w:val="0FA3466C"/>
    <w:rsid w:val="0FEE0FE6"/>
    <w:rsid w:val="10427EF6"/>
    <w:rsid w:val="10579C0B"/>
    <w:rsid w:val="108C1E55"/>
    <w:rsid w:val="109AD37E"/>
    <w:rsid w:val="10A8FBEA"/>
    <w:rsid w:val="10A98A80"/>
    <w:rsid w:val="10BD6EA4"/>
    <w:rsid w:val="10E0D246"/>
    <w:rsid w:val="10FD8B1E"/>
    <w:rsid w:val="118CDD0B"/>
    <w:rsid w:val="11AD3EFE"/>
    <w:rsid w:val="11CAB708"/>
    <w:rsid w:val="11EB2738"/>
    <w:rsid w:val="12440DBB"/>
    <w:rsid w:val="124D279C"/>
    <w:rsid w:val="129CE823"/>
    <w:rsid w:val="12C487EF"/>
    <w:rsid w:val="12D3DF5F"/>
    <w:rsid w:val="12E28842"/>
    <w:rsid w:val="1304DDAD"/>
    <w:rsid w:val="131CD7E8"/>
    <w:rsid w:val="13B829DE"/>
    <w:rsid w:val="13D25B4B"/>
    <w:rsid w:val="13E5F672"/>
    <w:rsid w:val="145B1863"/>
    <w:rsid w:val="1471F181"/>
    <w:rsid w:val="14750090"/>
    <w:rsid w:val="147BB70B"/>
    <w:rsid w:val="14C17333"/>
    <w:rsid w:val="14D3E92E"/>
    <w:rsid w:val="14E28A31"/>
    <w:rsid w:val="1574327B"/>
    <w:rsid w:val="1579A8F5"/>
    <w:rsid w:val="159289F7"/>
    <w:rsid w:val="1606AED3"/>
    <w:rsid w:val="1688C610"/>
    <w:rsid w:val="17353B25"/>
    <w:rsid w:val="17423FAF"/>
    <w:rsid w:val="174B16F8"/>
    <w:rsid w:val="1776D534"/>
    <w:rsid w:val="1789D027"/>
    <w:rsid w:val="1795F19A"/>
    <w:rsid w:val="17994754"/>
    <w:rsid w:val="182D4033"/>
    <w:rsid w:val="1831C377"/>
    <w:rsid w:val="185B52AA"/>
    <w:rsid w:val="18ED1B09"/>
    <w:rsid w:val="18ED40DD"/>
    <w:rsid w:val="1908281D"/>
    <w:rsid w:val="190FB5C6"/>
    <w:rsid w:val="191B0831"/>
    <w:rsid w:val="19AD812E"/>
    <w:rsid w:val="19D7263A"/>
    <w:rsid w:val="1A0BE085"/>
    <w:rsid w:val="1A11CF43"/>
    <w:rsid w:val="1A3FBD91"/>
    <w:rsid w:val="1A8C1668"/>
    <w:rsid w:val="1A9A740D"/>
    <w:rsid w:val="1AB9A2CA"/>
    <w:rsid w:val="1AD98123"/>
    <w:rsid w:val="1AE9311E"/>
    <w:rsid w:val="1B5491DF"/>
    <w:rsid w:val="1B5507A2"/>
    <w:rsid w:val="1B5EE6F7"/>
    <w:rsid w:val="1B5F7D51"/>
    <w:rsid w:val="1B9B7EDF"/>
    <w:rsid w:val="1BBC9D6C"/>
    <w:rsid w:val="1BC08FAB"/>
    <w:rsid w:val="1C154DA6"/>
    <w:rsid w:val="1C1750CC"/>
    <w:rsid w:val="1C2143ED"/>
    <w:rsid w:val="1C76603E"/>
    <w:rsid w:val="1C78126A"/>
    <w:rsid w:val="1C8DBE3F"/>
    <w:rsid w:val="1CABBC2F"/>
    <w:rsid w:val="1CE08523"/>
    <w:rsid w:val="1D1171B8"/>
    <w:rsid w:val="1D17FBDA"/>
    <w:rsid w:val="1D6C2F97"/>
    <w:rsid w:val="1D7293A7"/>
    <w:rsid w:val="1DC24CF0"/>
    <w:rsid w:val="1E234FEC"/>
    <w:rsid w:val="1E4DB5F8"/>
    <w:rsid w:val="1E4F04A6"/>
    <w:rsid w:val="1E67EA46"/>
    <w:rsid w:val="1E6E1BAD"/>
    <w:rsid w:val="1E96367E"/>
    <w:rsid w:val="1EA48DA0"/>
    <w:rsid w:val="1EBCFCBA"/>
    <w:rsid w:val="1F1B533F"/>
    <w:rsid w:val="1F5501C5"/>
    <w:rsid w:val="1F6B14BF"/>
    <w:rsid w:val="1F75F373"/>
    <w:rsid w:val="2027E9E2"/>
    <w:rsid w:val="2055F277"/>
    <w:rsid w:val="206E7BEB"/>
    <w:rsid w:val="20ECFC4F"/>
    <w:rsid w:val="21239E8F"/>
    <w:rsid w:val="21756143"/>
    <w:rsid w:val="2214877F"/>
    <w:rsid w:val="222D219F"/>
    <w:rsid w:val="2299A9AE"/>
    <w:rsid w:val="22BAEC0D"/>
    <w:rsid w:val="22EEE307"/>
    <w:rsid w:val="22FD7484"/>
    <w:rsid w:val="2300DFD6"/>
    <w:rsid w:val="230FFA52"/>
    <w:rsid w:val="23702077"/>
    <w:rsid w:val="237372EE"/>
    <w:rsid w:val="237A72B2"/>
    <w:rsid w:val="23F54AB9"/>
    <w:rsid w:val="24190A9D"/>
    <w:rsid w:val="249C1F8B"/>
    <w:rsid w:val="24C8F3E6"/>
    <w:rsid w:val="2504F0E4"/>
    <w:rsid w:val="2512BFF0"/>
    <w:rsid w:val="251584F4"/>
    <w:rsid w:val="2515EE39"/>
    <w:rsid w:val="254D7016"/>
    <w:rsid w:val="25670BD7"/>
    <w:rsid w:val="256771DA"/>
    <w:rsid w:val="25735A46"/>
    <w:rsid w:val="259EC279"/>
    <w:rsid w:val="25F35825"/>
    <w:rsid w:val="25FE0A5F"/>
    <w:rsid w:val="2612B296"/>
    <w:rsid w:val="2663CAE7"/>
    <w:rsid w:val="266FA726"/>
    <w:rsid w:val="267A0CF8"/>
    <w:rsid w:val="26AB871A"/>
    <w:rsid w:val="26AFF001"/>
    <w:rsid w:val="26FA63F2"/>
    <w:rsid w:val="272B6F84"/>
    <w:rsid w:val="272EA583"/>
    <w:rsid w:val="274E524D"/>
    <w:rsid w:val="27723677"/>
    <w:rsid w:val="279EA1D9"/>
    <w:rsid w:val="27AC9022"/>
    <w:rsid w:val="27C6E11A"/>
    <w:rsid w:val="27E8259A"/>
    <w:rsid w:val="28666B94"/>
    <w:rsid w:val="28764EDC"/>
    <w:rsid w:val="287B3FF3"/>
    <w:rsid w:val="28882258"/>
    <w:rsid w:val="28C3FFA4"/>
    <w:rsid w:val="29286764"/>
    <w:rsid w:val="29382360"/>
    <w:rsid w:val="29869F96"/>
    <w:rsid w:val="298A9A86"/>
    <w:rsid w:val="299CDF29"/>
    <w:rsid w:val="29A1CEF4"/>
    <w:rsid w:val="29EEF6BD"/>
    <w:rsid w:val="2A5AEFFD"/>
    <w:rsid w:val="2A67D4AB"/>
    <w:rsid w:val="2A83E36D"/>
    <w:rsid w:val="2AB684FE"/>
    <w:rsid w:val="2AD82221"/>
    <w:rsid w:val="2AFFF10B"/>
    <w:rsid w:val="2B0BBE03"/>
    <w:rsid w:val="2B0D7553"/>
    <w:rsid w:val="2B1D6A5D"/>
    <w:rsid w:val="2B327DF8"/>
    <w:rsid w:val="2B491BFE"/>
    <w:rsid w:val="2B9A628E"/>
    <w:rsid w:val="2BA1D4C6"/>
    <w:rsid w:val="2C03EE74"/>
    <w:rsid w:val="2C2A476D"/>
    <w:rsid w:val="2C433003"/>
    <w:rsid w:val="2C524FA1"/>
    <w:rsid w:val="2CCF9729"/>
    <w:rsid w:val="2D24ACFE"/>
    <w:rsid w:val="2D4C806C"/>
    <w:rsid w:val="2DB3F1CB"/>
    <w:rsid w:val="2E1D31A0"/>
    <w:rsid w:val="2E285A5E"/>
    <w:rsid w:val="2E357541"/>
    <w:rsid w:val="2E482A7C"/>
    <w:rsid w:val="2E5AD1CE"/>
    <w:rsid w:val="2E6488CF"/>
    <w:rsid w:val="2E8151D4"/>
    <w:rsid w:val="2E91A19A"/>
    <w:rsid w:val="2EA926E9"/>
    <w:rsid w:val="2EAAEED5"/>
    <w:rsid w:val="2EC490B4"/>
    <w:rsid w:val="2F28E745"/>
    <w:rsid w:val="2F38B6AB"/>
    <w:rsid w:val="2F431F4F"/>
    <w:rsid w:val="2F73EA93"/>
    <w:rsid w:val="2F74630A"/>
    <w:rsid w:val="2F74B411"/>
    <w:rsid w:val="2F78F240"/>
    <w:rsid w:val="2FACEB80"/>
    <w:rsid w:val="300F5242"/>
    <w:rsid w:val="3013BD62"/>
    <w:rsid w:val="305E4F85"/>
    <w:rsid w:val="307CCCE2"/>
    <w:rsid w:val="309C5386"/>
    <w:rsid w:val="30D221BD"/>
    <w:rsid w:val="31578132"/>
    <w:rsid w:val="31997F06"/>
    <w:rsid w:val="31BA0C32"/>
    <w:rsid w:val="31C48F01"/>
    <w:rsid w:val="31EE425A"/>
    <w:rsid w:val="324CA85E"/>
    <w:rsid w:val="326D929E"/>
    <w:rsid w:val="328B3C11"/>
    <w:rsid w:val="32B77675"/>
    <w:rsid w:val="32DAAAC6"/>
    <w:rsid w:val="3331FD6E"/>
    <w:rsid w:val="335D3BB2"/>
    <w:rsid w:val="33A35914"/>
    <w:rsid w:val="33E26FB1"/>
    <w:rsid w:val="33EE15DC"/>
    <w:rsid w:val="3412606C"/>
    <w:rsid w:val="3415A87B"/>
    <w:rsid w:val="34225474"/>
    <w:rsid w:val="34533155"/>
    <w:rsid w:val="34764174"/>
    <w:rsid w:val="34C204F8"/>
    <w:rsid w:val="34E65BD7"/>
    <w:rsid w:val="3535C9CC"/>
    <w:rsid w:val="357FC3BC"/>
    <w:rsid w:val="358E12AF"/>
    <w:rsid w:val="35B1563C"/>
    <w:rsid w:val="35C55EB0"/>
    <w:rsid w:val="35FFCEA1"/>
    <w:rsid w:val="3605FEED"/>
    <w:rsid w:val="3673AAC5"/>
    <w:rsid w:val="3698FCA6"/>
    <w:rsid w:val="36AC2A3E"/>
    <w:rsid w:val="36C873C8"/>
    <w:rsid w:val="36CD1F4B"/>
    <w:rsid w:val="3708B420"/>
    <w:rsid w:val="373663DA"/>
    <w:rsid w:val="3740C724"/>
    <w:rsid w:val="3755D851"/>
    <w:rsid w:val="376FDFD1"/>
    <w:rsid w:val="3780925B"/>
    <w:rsid w:val="3785C442"/>
    <w:rsid w:val="37AB1555"/>
    <w:rsid w:val="37CC4782"/>
    <w:rsid w:val="37E0A07D"/>
    <w:rsid w:val="37FFBA6D"/>
    <w:rsid w:val="38005D39"/>
    <w:rsid w:val="3836A675"/>
    <w:rsid w:val="384151CA"/>
    <w:rsid w:val="387EC489"/>
    <w:rsid w:val="3906BF82"/>
    <w:rsid w:val="393BDCA8"/>
    <w:rsid w:val="394BC548"/>
    <w:rsid w:val="39D4C5C9"/>
    <w:rsid w:val="3A0D1974"/>
    <w:rsid w:val="3A13832B"/>
    <w:rsid w:val="3A1EC3DC"/>
    <w:rsid w:val="3A3232D6"/>
    <w:rsid w:val="3A3FEE8D"/>
    <w:rsid w:val="3A474D9D"/>
    <w:rsid w:val="3AA9BDD3"/>
    <w:rsid w:val="3ABB710B"/>
    <w:rsid w:val="3AF161E3"/>
    <w:rsid w:val="3AFA2EB3"/>
    <w:rsid w:val="3B75A25B"/>
    <w:rsid w:val="3B7C0BBC"/>
    <w:rsid w:val="3BDEC517"/>
    <w:rsid w:val="3BE4F8D2"/>
    <w:rsid w:val="3C03041E"/>
    <w:rsid w:val="3C5846EC"/>
    <w:rsid w:val="3C67E62E"/>
    <w:rsid w:val="3C6F225D"/>
    <w:rsid w:val="3C7AA077"/>
    <w:rsid w:val="3C81EF1C"/>
    <w:rsid w:val="3C8D2F36"/>
    <w:rsid w:val="3CEA4A30"/>
    <w:rsid w:val="3CF09208"/>
    <w:rsid w:val="3D4A2EEC"/>
    <w:rsid w:val="3D77AC94"/>
    <w:rsid w:val="3D9DDFA8"/>
    <w:rsid w:val="3DCACB47"/>
    <w:rsid w:val="3DF849C9"/>
    <w:rsid w:val="3E006DDC"/>
    <w:rsid w:val="3E15A176"/>
    <w:rsid w:val="3E2DC8CD"/>
    <w:rsid w:val="3E2E9463"/>
    <w:rsid w:val="3E8B5C95"/>
    <w:rsid w:val="3E963147"/>
    <w:rsid w:val="3E9B5D0D"/>
    <w:rsid w:val="3EA17930"/>
    <w:rsid w:val="3F1B89B4"/>
    <w:rsid w:val="3F555975"/>
    <w:rsid w:val="3FFD574D"/>
    <w:rsid w:val="4061A47C"/>
    <w:rsid w:val="406493A2"/>
    <w:rsid w:val="407DB6DD"/>
    <w:rsid w:val="40CA4ED6"/>
    <w:rsid w:val="40E6FF58"/>
    <w:rsid w:val="410DF266"/>
    <w:rsid w:val="41159FC6"/>
    <w:rsid w:val="41449E76"/>
    <w:rsid w:val="415C1C76"/>
    <w:rsid w:val="41DCDA08"/>
    <w:rsid w:val="41E95D70"/>
    <w:rsid w:val="4220026D"/>
    <w:rsid w:val="4231EFA5"/>
    <w:rsid w:val="42409E1F"/>
    <w:rsid w:val="42CF8E9B"/>
    <w:rsid w:val="42DEAAAF"/>
    <w:rsid w:val="42FF4FF0"/>
    <w:rsid w:val="430106D0"/>
    <w:rsid w:val="430A5314"/>
    <w:rsid w:val="4334A092"/>
    <w:rsid w:val="4368B368"/>
    <w:rsid w:val="4370C7E8"/>
    <w:rsid w:val="437AB2F0"/>
    <w:rsid w:val="437B435C"/>
    <w:rsid w:val="43922C85"/>
    <w:rsid w:val="4453407C"/>
    <w:rsid w:val="4464862B"/>
    <w:rsid w:val="4473E3B2"/>
    <w:rsid w:val="44AE0CF6"/>
    <w:rsid w:val="44D509E5"/>
    <w:rsid w:val="450BA78A"/>
    <w:rsid w:val="4557B4AC"/>
    <w:rsid w:val="4561B3B5"/>
    <w:rsid w:val="45B2C89E"/>
    <w:rsid w:val="45BF7DB3"/>
    <w:rsid w:val="45C6CCA4"/>
    <w:rsid w:val="45FC62F1"/>
    <w:rsid w:val="465784B1"/>
    <w:rsid w:val="46C55949"/>
    <w:rsid w:val="46CEB117"/>
    <w:rsid w:val="46EB519A"/>
    <w:rsid w:val="4774B9E5"/>
    <w:rsid w:val="47BAE0E3"/>
    <w:rsid w:val="47C629EF"/>
    <w:rsid w:val="47F6D658"/>
    <w:rsid w:val="482298DA"/>
    <w:rsid w:val="48339E9E"/>
    <w:rsid w:val="48622762"/>
    <w:rsid w:val="48687ECF"/>
    <w:rsid w:val="486E44E7"/>
    <w:rsid w:val="48818284"/>
    <w:rsid w:val="48AA9300"/>
    <w:rsid w:val="48D656AC"/>
    <w:rsid w:val="48DFF080"/>
    <w:rsid w:val="48EE5F6A"/>
    <w:rsid w:val="49694A51"/>
    <w:rsid w:val="49A64BEF"/>
    <w:rsid w:val="49C4DD5A"/>
    <w:rsid w:val="4A1D5B82"/>
    <w:rsid w:val="4A44F046"/>
    <w:rsid w:val="4A594E08"/>
    <w:rsid w:val="4A78C190"/>
    <w:rsid w:val="4ADFD8F2"/>
    <w:rsid w:val="4AE07B0B"/>
    <w:rsid w:val="4AE17FD8"/>
    <w:rsid w:val="4B33C41A"/>
    <w:rsid w:val="4B427986"/>
    <w:rsid w:val="4C72C810"/>
    <w:rsid w:val="4CEBB2D1"/>
    <w:rsid w:val="4CFD9B74"/>
    <w:rsid w:val="4D16B22C"/>
    <w:rsid w:val="4D4189EC"/>
    <w:rsid w:val="4D569B2C"/>
    <w:rsid w:val="4DBC711E"/>
    <w:rsid w:val="4E6CF318"/>
    <w:rsid w:val="4E7963F4"/>
    <w:rsid w:val="4EB19358"/>
    <w:rsid w:val="4F2F744B"/>
    <w:rsid w:val="4F3A445F"/>
    <w:rsid w:val="4F51A66A"/>
    <w:rsid w:val="4F896000"/>
    <w:rsid w:val="4F96FF2C"/>
    <w:rsid w:val="4FB80D9A"/>
    <w:rsid w:val="4FD3AE53"/>
    <w:rsid w:val="5005E295"/>
    <w:rsid w:val="50536C05"/>
    <w:rsid w:val="50708142"/>
    <w:rsid w:val="50AFB6EB"/>
    <w:rsid w:val="50D75ABE"/>
    <w:rsid w:val="50EFEFD5"/>
    <w:rsid w:val="50FB7C31"/>
    <w:rsid w:val="51080623"/>
    <w:rsid w:val="5129B063"/>
    <w:rsid w:val="51433B24"/>
    <w:rsid w:val="516148B3"/>
    <w:rsid w:val="51AC66DC"/>
    <w:rsid w:val="51DBC879"/>
    <w:rsid w:val="51E5BF1B"/>
    <w:rsid w:val="5289204D"/>
    <w:rsid w:val="529C9DBF"/>
    <w:rsid w:val="52BC8AEE"/>
    <w:rsid w:val="52C28828"/>
    <w:rsid w:val="52C7F37F"/>
    <w:rsid w:val="5322D853"/>
    <w:rsid w:val="53501C00"/>
    <w:rsid w:val="53646B4A"/>
    <w:rsid w:val="53678E4F"/>
    <w:rsid w:val="5369FAF4"/>
    <w:rsid w:val="537AB123"/>
    <w:rsid w:val="53A6C63F"/>
    <w:rsid w:val="53B50D53"/>
    <w:rsid w:val="53FFE18D"/>
    <w:rsid w:val="5459AA2F"/>
    <w:rsid w:val="551807DC"/>
    <w:rsid w:val="55287792"/>
    <w:rsid w:val="55502076"/>
    <w:rsid w:val="556430A3"/>
    <w:rsid w:val="55663AC6"/>
    <w:rsid w:val="556B66B4"/>
    <w:rsid w:val="5581D28D"/>
    <w:rsid w:val="55A10F04"/>
    <w:rsid w:val="55BDA9A8"/>
    <w:rsid w:val="55D8BBA1"/>
    <w:rsid w:val="569D38B4"/>
    <w:rsid w:val="56A0ED94"/>
    <w:rsid w:val="56E3D9EE"/>
    <w:rsid w:val="5730ABB9"/>
    <w:rsid w:val="577CC7C9"/>
    <w:rsid w:val="5793164F"/>
    <w:rsid w:val="58543565"/>
    <w:rsid w:val="58875027"/>
    <w:rsid w:val="58EB007D"/>
    <w:rsid w:val="5908A28C"/>
    <w:rsid w:val="59478CEE"/>
    <w:rsid w:val="59711E9F"/>
    <w:rsid w:val="59764F36"/>
    <w:rsid w:val="59D10E5F"/>
    <w:rsid w:val="5A2925CA"/>
    <w:rsid w:val="5A3D05F5"/>
    <w:rsid w:val="5A7DA84D"/>
    <w:rsid w:val="5A849282"/>
    <w:rsid w:val="5A8C7805"/>
    <w:rsid w:val="5AB53116"/>
    <w:rsid w:val="5AC3328C"/>
    <w:rsid w:val="5B0D5030"/>
    <w:rsid w:val="5B0DC03B"/>
    <w:rsid w:val="5B309FB0"/>
    <w:rsid w:val="5B6CE2F4"/>
    <w:rsid w:val="5B71A38E"/>
    <w:rsid w:val="5B897D21"/>
    <w:rsid w:val="5BA608AE"/>
    <w:rsid w:val="5BB58A68"/>
    <w:rsid w:val="5BE45C1E"/>
    <w:rsid w:val="5BE96D56"/>
    <w:rsid w:val="5BEB59E3"/>
    <w:rsid w:val="5BF5A648"/>
    <w:rsid w:val="5C351F05"/>
    <w:rsid w:val="5C88C72E"/>
    <w:rsid w:val="5C9528B2"/>
    <w:rsid w:val="5CC7D31E"/>
    <w:rsid w:val="5CD84045"/>
    <w:rsid w:val="5CEB8733"/>
    <w:rsid w:val="5CF61E3B"/>
    <w:rsid w:val="5CFECD43"/>
    <w:rsid w:val="5D1279BB"/>
    <w:rsid w:val="5D3407F6"/>
    <w:rsid w:val="5D7A63B2"/>
    <w:rsid w:val="5D861D70"/>
    <w:rsid w:val="5D91CCDF"/>
    <w:rsid w:val="5DA9B5C2"/>
    <w:rsid w:val="5DAEF7DD"/>
    <w:rsid w:val="5DDE24EF"/>
    <w:rsid w:val="5DF1ED66"/>
    <w:rsid w:val="5E28C0A0"/>
    <w:rsid w:val="5E3C8F7C"/>
    <w:rsid w:val="5E469374"/>
    <w:rsid w:val="5E4DAA05"/>
    <w:rsid w:val="5E7CD92E"/>
    <w:rsid w:val="5EB42E12"/>
    <w:rsid w:val="5EC2D9DD"/>
    <w:rsid w:val="5ECC7121"/>
    <w:rsid w:val="5ED0EADB"/>
    <w:rsid w:val="5EF68F84"/>
    <w:rsid w:val="5F1BC972"/>
    <w:rsid w:val="5F94497A"/>
    <w:rsid w:val="5FADC451"/>
    <w:rsid w:val="5FCF5E9D"/>
    <w:rsid w:val="5FD0C72E"/>
    <w:rsid w:val="5FDE1271"/>
    <w:rsid w:val="5FDF21BE"/>
    <w:rsid w:val="5FEA3E80"/>
    <w:rsid w:val="5FFCDB08"/>
    <w:rsid w:val="600284C5"/>
    <w:rsid w:val="6014B2D4"/>
    <w:rsid w:val="6018617D"/>
    <w:rsid w:val="60CBE329"/>
    <w:rsid w:val="610D0650"/>
    <w:rsid w:val="61283FC2"/>
    <w:rsid w:val="6135625E"/>
    <w:rsid w:val="613879F1"/>
    <w:rsid w:val="613C437F"/>
    <w:rsid w:val="6161FB92"/>
    <w:rsid w:val="6170C105"/>
    <w:rsid w:val="618418D3"/>
    <w:rsid w:val="618D8E44"/>
    <w:rsid w:val="618DA15D"/>
    <w:rsid w:val="61EC3DC9"/>
    <w:rsid w:val="61FB9106"/>
    <w:rsid w:val="61FE25AC"/>
    <w:rsid w:val="6260C83F"/>
    <w:rsid w:val="62759C65"/>
    <w:rsid w:val="62DFCC93"/>
    <w:rsid w:val="62E49D08"/>
    <w:rsid w:val="6318688F"/>
    <w:rsid w:val="6325A269"/>
    <w:rsid w:val="632D25A9"/>
    <w:rsid w:val="6345BDD4"/>
    <w:rsid w:val="6374F711"/>
    <w:rsid w:val="63751679"/>
    <w:rsid w:val="63AF5693"/>
    <w:rsid w:val="63F65078"/>
    <w:rsid w:val="6438D6BE"/>
    <w:rsid w:val="64434445"/>
    <w:rsid w:val="646AB9B5"/>
    <w:rsid w:val="65493914"/>
    <w:rsid w:val="65599B41"/>
    <w:rsid w:val="657297B3"/>
    <w:rsid w:val="65B5B062"/>
    <w:rsid w:val="65B78F33"/>
    <w:rsid w:val="65C7E1A6"/>
    <w:rsid w:val="66158200"/>
    <w:rsid w:val="6661C2A9"/>
    <w:rsid w:val="66741631"/>
    <w:rsid w:val="667AD4EB"/>
    <w:rsid w:val="66B5554A"/>
    <w:rsid w:val="66C5A4AF"/>
    <w:rsid w:val="66CF81DA"/>
    <w:rsid w:val="66D113A1"/>
    <w:rsid w:val="66E17192"/>
    <w:rsid w:val="66F4F78B"/>
    <w:rsid w:val="6749E018"/>
    <w:rsid w:val="675E2643"/>
    <w:rsid w:val="67914F34"/>
    <w:rsid w:val="67B56E09"/>
    <w:rsid w:val="67E3DA3A"/>
    <w:rsid w:val="6834B66A"/>
    <w:rsid w:val="6865F900"/>
    <w:rsid w:val="686B63D6"/>
    <w:rsid w:val="688D7C78"/>
    <w:rsid w:val="68B29916"/>
    <w:rsid w:val="68BD0E58"/>
    <w:rsid w:val="69E43303"/>
    <w:rsid w:val="6A7159EE"/>
    <w:rsid w:val="6ACB1C60"/>
    <w:rsid w:val="6ACE54DB"/>
    <w:rsid w:val="6AD248DA"/>
    <w:rsid w:val="6B03CCFA"/>
    <w:rsid w:val="6B158384"/>
    <w:rsid w:val="6B2C128C"/>
    <w:rsid w:val="6B3BEDDB"/>
    <w:rsid w:val="6B91CA05"/>
    <w:rsid w:val="6BB55FF3"/>
    <w:rsid w:val="6C158C79"/>
    <w:rsid w:val="6C25F6AE"/>
    <w:rsid w:val="6C51C717"/>
    <w:rsid w:val="6C5CA760"/>
    <w:rsid w:val="6C6A8275"/>
    <w:rsid w:val="6CA4B2A4"/>
    <w:rsid w:val="6CED9C57"/>
    <w:rsid w:val="6D3B1DD1"/>
    <w:rsid w:val="6D45C996"/>
    <w:rsid w:val="6DB6805E"/>
    <w:rsid w:val="6DDE0CE5"/>
    <w:rsid w:val="6DE38BDC"/>
    <w:rsid w:val="6DEB0C49"/>
    <w:rsid w:val="6DF0AEF8"/>
    <w:rsid w:val="6E06A3BE"/>
    <w:rsid w:val="6E0A8168"/>
    <w:rsid w:val="6E209432"/>
    <w:rsid w:val="6E6B1616"/>
    <w:rsid w:val="6EB17E19"/>
    <w:rsid w:val="6EF055F1"/>
    <w:rsid w:val="6F886298"/>
    <w:rsid w:val="6FA277ED"/>
    <w:rsid w:val="6FEFE86F"/>
    <w:rsid w:val="6FFAA4F0"/>
    <w:rsid w:val="6FFC4281"/>
    <w:rsid w:val="70046FB9"/>
    <w:rsid w:val="701038A0"/>
    <w:rsid w:val="7022CE9F"/>
    <w:rsid w:val="7025C198"/>
    <w:rsid w:val="70718451"/>
    <w:rsid w:val="7095AB85"/>
    <w:rsid w:val="712BD227"/>
    <w:rsid w:val="71AF04B0"/>
    <w:rsid w:val="71B617A8"/>
    <w:rsid w:val="71E8270D"/>
    <w:rsid w:val="71F46A7A"/>
    <w:rsid w:val="723F4D8F"/>
    <w:rsid w:val="723FFEE6"/>
    <w:rsid w:val="725D4B37"/>
    <w:rsid w:val="7296B539"/>
    <w:rsid w:val="731C26EE"/>
    <w:rsid w:val="7383CAF2"/>
    <w:rsid w:val="73906346"/>
    <w:rsid w:val="7391F04A"/>
    <w:rsid w:val="73BB1CA8"/>
    <w:rsid w:val="73EEF07D"/>
    <w:rsid w:val="742C356D"/>
    <w:rsid w:val="74676BA4"/>
    <w:rsid w:val="74D49E3E"/>
    <w:rsid w:val="754A7FB6"/>
    <w:rsid w:val="759522AA"/>
    <w:rsid w:val="75B32D00"/>
    <w:rsid w:val="764D64D3"/>
    <w:rsid w:val="767D1049"/>
    <w:rsid w:val="768FA6DC"/>
    <w:rsid w:val="76BFE14B"/>
    <w:rsid w:val="76E97D71"/>
    <w:rsid w:val="76FA0D52"/>
    <w:rsid w:val="771E1A96"/>
    <w:rsid w:val="772BA2EE"/>
    <w:rsid w:val="775DDEE6"/>
    <w:rsid w:val="77758BDF"/>
    <w:rsid w:val="77B880E4"/>
    <w:rsid w:val="77C6A1C8"/>
    <w:rsid w:val="781CAA79"/>
    <w:rsid w:val="7849B5A6"/>
    <w:rsid w:val="78910241"/>
    <w:rsid w:val="789612F5"/>
    <w:rsid w:val="78EA1A69"/>
    <w:rsid w:val="78ED6C0A"/>
    <w:rsid w:val="78F3BDC4"/>
    <w:rsid w:val="791D67C0"/>
    <w:rsid w:val="7954B59F"/>
    <w:rsid w:val="797D1C7B"/>
    <w:rsid w:val="799DCA9E"/>
    <w:rsid w:val="79B0D7BE"/>
    <w:rsid w:val="79B2DAEE"/>
    <w:rsid w:val="7A0863D1"/>
    <w:rsid w:val="7A09E900"/>
    <w:rsid w:val="7A69DC2E"/>
    <w:rsid w:val="7ABF4D72"/>
    <w:rsid w:val="7AE55E24"/>
    <w:rsid w:val="7AEBFC8B"/>
    <w:rsid w:val="7AF54469"/>
    <w:rsid w:val="7B45F5DA"/>
    <w:rsid w:val="7C6308A4"/>
    <w:rsid w:val="7C893769"/>
    <w:rsid w:val="7C9CB5AB"/>
    <w:rsid w:val="7CA38D41"/>
    <w:rsid w:val="7CAA92A1"/>
    <w:rsid w:val="7CC12AE1"/>
    <w:rsid w:val="7CCCFF89"/>
    <w:rsid w:val="7CD6A582"/>
    <w:rsid w:val="7CDF55F3"/>
    <w:rsid w:val="7D4ACEAD"/>
    <w:rsid w:val="7D778939"/>
    <w:rsid w:val="7D8848F6"/>
    <w:rsid w:val="7DC4BFE3"/>
    <w:rsid w:val="7DF26A34"/>
    <w:rsid w:val="7E0FC4D2"/>
    <w:rsid w:val="7E248021"/>
    <w:rsid w:val="7E2D982C"/>
    <w:rsid w:val="7E53C604"/>
    <w:rsid w:val="7E5AD992"/>
    <w:rsid w:val="7ED28F0B"/>
    <w:rsid w:val="7EFC219F"/>
    <w:rsid w:val="7F49179E"/>
    <w:rsid w:val="7F77BC9D"/>
    <w:rsid w:val="7FCA7C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styleId="NormalWeb">
    <w:name w:val="Normal (Web)"/>
    <w:basedOn w:val="Normal"/>
    <w:uiPriority w:val="99"/>
    <w:semiHidden/>
    <w:unhideWhenUsed/>
    <w:rsid w:val="00FD589A"/>
    <w:rPr>
      <w:rFonts w:ascii="Times New Roman" w:hAnsi="Times New Roman" w:cs="Times New Roman"/>
    </w:rPr>
  </w:style>
  <w:style w:type="paragraph" w:customStyle="1" w:styleId="EndNoteBibliographyTitle">
    <w:name w:val="EndNote Bibliography Title"/>
    <w:basedOn w:val="Normal"/>
    <w:link w:val="EndNoteBibliographyTitleChar"/>
    <w:rsid w:val="007F1E2E"/>
    <w:pPr>
      <w:jc w:val="center"/>
    </w:pPr>
    <w:rPr>
      <w:noProof/>
    </w:rPr>
  </w:style>
  <w:style w:type="character" w:customStyle="1" w:styleId="EndNoteBibliographyTitleChar">
    <w:name w:val="EndNote Bibliography Title Char"/>
    <w:basedOn w:val="DefaultParagraphFont"/>
    <w:link w:val="EndNoteBibliographyTitle"/>
    <w:rsid w:val="007F1E2E"/>
    <w:rPr>
      <w:noProof/>
    </w:rPr>
  </w:style>
  <w:style w:type="paragraph" w:customStyle="1" w:styleId="EndNoteBibliography">
    <w:name w:val="EndNote Bibliography"/>
    <w:basedOn w:val="Normal"/>
    <w:link w:val="EndNoteBibliographyChar"/>
    <w:rsid w:val="007F1E2E"/>
    <w:rPr>
      <w:noProof/>
    </w:rPr>
  </w:style>
  <w:style w:type="character" w:customStyle="1" w:styleId="EndNoteBibliographyChar">
    <w:name w:val="EndNote Bibliography Char"/>
    <w:basedOn w:val="DefaultParagraphFont"/>
    <w:link w:val="EndNoteBibliography"/>
    <w:rsid w:val="007F1E2E"/>
    <w:rPr>
      <w:noProof/>
    </w:rPr>
  </w:style>
  <w:style w:type="paragraph" w:styleId="BalloonText">
    <w:name w:val="Balloon Text"/>
    <w:basedOn w:val="Normal"/>
    <w:link w:val="BalloonTextChar"/>
    <w:uiPriority w:val="99"/>
    <w:semiHidden/>
    <w:unhideWhenUsed/>
    <w:rsid w:val="007416E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16E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835465">
      <w:bodyDiv w:val="1"/>
      <w:marLeft w:val="0"/>
      <w:marRight w:val="0"/>
      <w:marTop w:val="0"/>
      <w:marBottom w:val="0"/>
      <w:divBdr>
        <w:top w:val="none" w:sz="0" w:space="0" w:color="auto"/>
        <w:left w:val="none" w:sz="0" w:space="0" w:color="auto"/>
        <w:bottom w:val="none" w:sz="0" w:space="0" w:color="auto"/>
        <w:right w:val="none" w:sz="0" w:space="0" w:color="auto"/>
      </w:divBdr>
    </w:div>
    <w:div w:id="721635072">
      <w:bodyDiv w:val="1"/>
      <w:marLeft w:val="0"/>
      <w:marRight w:val="0"/>
      <w:marTop w:val="0"/>
      <w:marBottom w:val="0"/>
      <w:divBdr>
        <w:top w:val="none" w:sz="0" w:space="0" w:color="auto"/>
        <w:left w:val="none" w:sz="0" w:space="0" w:color="auto"/>
        <w:bottom w:val="none" w:sz="0" w:space="0" w:color="auto"/>
        <w:right w:val="none" w:sz="0" w:space="0" w:color="auto"/>
      </w:divBdr>
    </w:div>
    <w:div w:id="1098217430">
      <w:bodyDiv w:val="1"/>
      <w:marLeft w:val="0"/>
      <w:marRight w:val="0"/>
      <w:marTop w:val="0"/>
      <w:marBottom w:val="0"/>
      <w:divBdr>
        <w:top w:val="none" w:sz="0" w:space="0" w:color="auto"/>
        <w:left w:val="none" w:sz="0" w:space="0" w:color="auto"/>
        <w:bottom w:val="none" w:sz="0" w:space="0" w:color="auto"/>
        <w:right w:val="none" w:sz="0" w:space="0" w:color="auto"/>
      </w:divBdr>
    </w:div>
    <w:div w:id="1320691281">
      <w:bodyDiv w:val="1"/>
      <w:marLeft w:val="0"/>
      <w:marRight w:val="0"/>
      <w:marTop w:val="0"/>
      <w:marBottom w:val="0"/>
      <w:divBdr>
        <w:top w:val="none" w:sz="0" w:space="0" w:color="auto"/>
        <w:left w:val="none" w:sz="0" w:space="0" w:color="auto"/>
        <w:bottom w:val="none" w:sz="0" w:space="0" w:color="auto"/>
        <w:right w:val="none" w:sz="0" w:space="0" w:color="auto"/>
      </w:divBdr>
    </w:div>
    <w:div w:id="1388183865">
      <w:bodyDiv w:val="1"/>
      <w:marLeft w:val="0"/>
      <w:marRight w:val="0"/>
      <w:marTop w:val="0"/>
      <w:marBottom w:val="0"/>
      <w:divBdr>
        <w:top w:val="none" w:sz="0" w:space="0" w:color="auto"/>
        <w:left w:val="none" w:sz="0" w:space="0" w:color="auto"/>
        <w:bottom w:val="none" w:sz="0" w:space="0" w:color="auto"/>
        <w:right w:val="none" w:sz="0" w:space="0" w:color="auto"/>
      </w:divBdr>
    </w:div>
    <w:div w:id="2074037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mailto:krystyn.vv@cornell.edu)2"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a72efe7-6a92-4a7a-92eb-09bd9ee51d7f">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2DC5568D480484AADD352BDC4B808D1" ma:contentTypeVersion="12" ma:contentTypeDescription="Create a new document." ma:contentTypeScope="" ma:versionID="62b472532c1af208f78fcadd9f7284bf">
  <xsd:schema xmlns:xsd="http://www.w3.org/2001/XMLSchema" xmlns:xs="http://www.w3.org/2001/XMLSchema" xmlns:p="http://schemas.microsoft.com/office/2006/metadata/properties" xmlns:ns2="7a72efe7-6a92-4a7a-92eb-09bd9ee51d7f" xmlns:ns3="04366956-081b-405e-96f1-a004ca79428f" targetNamespace="http://schemas.microsoft.com/office/2006/metadata/properties" ma:root="true" ma:fieldsID="42f4af84b4eff6166d6fdd77fbe550da" ns2:_="" ns3:_="">
    <xsd:import namespace="7a72efe7-6a92-4a7a-92eb-09bd9ee51d7f"/>
    <xsd:import namespace="04366956-081b-405e-96f1-a004ca79428f"/>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2efe7-6a92-4a7a-92eb-09bd9ee51d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728e4bf1-390e-4d69-b605-753bdc4c271e" ma:termSetId="09814cd3-568e-fe90-9814-8d621ff8fb84" ma:anchorId="fba54fb3-c3e1-fe81-a776-ca4b69148c4d" ma:open="true" ma:isKeyword="false">
      <xsd:complexType>
        <xsd:sequence>
          <xsd:element ref="pc:Terms" minOccurs="0" maxOccurs="1"/>
        </xsd:sequence>
      </xsd:complex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4366956-081b-405e-96f1-a004ca79428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68DB4-5E78-4FD7-A252-F2DA410E5100}">
  <ds:schemaRefs>
    <ds:schemaRef ds:uri="http://schemas.microsoft.com/office/2006/metadata/properties"/>
    <ds:schemaRef ds:uri="http://schemas.microsoft.com/office/infopath/2007/PartnerControls"/>
    <ds:schemaRef ds:uri="7a72efe7-6a92-4a7a-92eb-09bd9ee51d7f"/>
  </ds:schemaRefs>
</ds:datastoreItem>
</file>

<file path=customXml/itemProps2.xml><?xml version="1.0" encoding="utf-8"?>
<ds:datastoreItem xmlns:ds="http://schemas.openxmlformats.org/officeDocument/2006/customXml" ds:itemID="{98C31765-0D9B-4EAC-AEB3-D7FF9A1AB8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2efe7-6a92-4a7a-92eb-09bd9ee51d7f"/>
    <ds:schemaRef ds:uri="04366956-081b-405e-96f1-a004ca794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7FF997-9A26-409C-A526-5AA1AB65F5E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770</Words>
  <Characters>44291</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6-26T20:21:00Z</dcterms:created>
  <dcterms:modified xsi:type="dcterms:W3CDTF">2025-06-26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ContentTypeId">
    <vt:lpwstr>0x01010042DC5568D480484AADD352BDC4B808D1</vt:lpwstr>
  </property>
  <property fmtid="{D5CDD505-2E9C-101B-9397-08002B2CF9AE}" pid="4" name="MediaServiceImageTags">
    <vt:lpwstr/>
  </property>
</Properties>
</file>